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8FFB31" w14:textId="5EB6C5D4" w:rsidR="00911A13" w:rsidRDefault="00911A13" w:rsidP="006C7F2B"/>
    <w:p w14:paraId="38A44BA9" w14:textId="3179F4A5"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1FF48D46"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124DBE">
        <w:rPr>
          <w:rFonts w:ascii="宋体" w:hAnsi="宋体" w:hint="eastAsia"/>
          <w:sz w:val="36"/>
          <w:szCs w:val="36"/>
        </w:rPr>
        <w:t>四</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0ED74C54"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方案</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0C559C">
        <w:rPr>
          <w:rFonts w:hint="eastAsia"/>
        </w:rPr>
        <w:t>多个用户进行检索。</w:t>
      </w:r>
      <w:r w:rsidR="00073526">
        <w:rPr>
          <w:rFonts w:hint="eastAsia"/>
        </w:rPr>
        <w:t>其次，</w:t>
      </w:r>
      <w:r w:rsidR="001A6794">
        <w:rPr>
          <w:rFonts w:hint="eastAsia"/>
        </w:rPr>
        <w:t>大多现有方案</w:t>
      </w:r>
      <w:r w:rsidR="00B10E97">
        <w:rPr>
          <w:rFonts w:hint="eastAsia"/>
        </w:rPr>
        <w:t>仅支持</w:t>
      </w:r>
      <w:r w:rsidR="00195308">
        <w:rPr>
          <w:rFonts w:hint="eastAsia"/>
        </w:rPr>
        <w:t>简单数据库查询，</w:t>
      </w:r>
      <w:r w:rsidR="002143EA">
        <w:rPr>
          <w:rFonts w:hint="eastAsia"/>
        </w:rPr>
        <w:t>所支持</w:t>
      </w:r>
      <w:r w:rsidR="00FC56E6">
        <w:rPr>
          <w:rFonts w:hint="eastAsia"/>
        </w:rPr>
        <w:t>查询的</w:t>
      </w:r>
      <w:r w:rsidR="00526D82">
        <w:rPr>
          <w:rFonts w:hint="eastAsia"/>
        </w:rPr>
        <w:t>匮乏性阻碍了</w:t>
      </w:r>
      <w:r w:rsidR="00730388">
        <w:rPr>
          <w:rFonts w:hint="eastAsia"/>
        </w:rPr>
        <w:t>对称可搜索加密</w:t>
      </w:r>
      <w:r w:rsidR="001B6C57">
        <w:rPr>
          <w:rFonts w:hint="eastAsia"/>
        </w:rPr>
        <w:t>技术</w:t>
      </w:r>
      <w:r w:rsidR="00730388">
        <w:rPr>
          <w:rFonts w:hint="eastAsia"/>
        </w:rPr>
        <w:t>在实际</w:t>
      </w:r>
      <w:r w:rsidR="00BA1A80">
        <w:rPr>
          <w:rFonts w:hint="eastAsia"/>
        </w:rPr>
        <w:t>场景</w:t>
      </w:r>
      <w:r w:rsidR="009D088E">
        <w:rPr>
          <w:rFonts w:hint="eastAsia"/>
        </w:rPr>
        <w:t>中</w:t>
      </w:r>
      <w:r w:rsidR="00730388">
        <w:rPr>
          <w:rFonts w:hint="eastAsia"/>
        </w:rPr>
        <w:t>的应用。</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7BF63BC2" w14:textId="00AD4E80" w:rsidR="00A934CE" w:rsidRDefault="00990946" w:rsidP="000D6E69">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6D6E9E">
        <w:rPr>
          <w:rFonts w:hint="eastAsia"/>
        </w:rPr>
        <w:t>。</w:t>
      </w:r>
      <w:r w:rsidR="00E768A8">
        <w:rPr>
          <w:rFonts w:hint="eastAsia"/>
        </w:rPr>
        <w:t>方案</w:t>
      </w:r>
      <w:r w:rsidR="00597A65">
        <w:rPr>
          <w:rFonts w:hint="eastAsia"/>
        </w:rPr>
        <w:t>在</w:t>
      </w:r>
      <w:r w:rsidR="00A527C5">
        <w:rPr>
          <w:rFonts w:hint="eastAsia"/>
        </w:rPr>
        <w:t>单用户对称可搜索加密协议</w:t>
      </w:r>
      <w:r w:rsidR="00A527C5">
        <w:rPr>
          <w:rFonts w:hint="eastAsia"/>
        </w:rPr>
        <w:t>J</w:t>
      </w:r>
      <w:r w:rsidR="00A527C5">
        <w:t>XT</w:t>
      </w:r>
      <w:r w:rsidR="00A527C5">
        <w:rPr>
          <w:rFonts w:hint="eastAsia"/>
        </w:rPr>
        <w:t>（</w:t>
      </w:r>
      <w:r w:rsidR="00A527C5">
        <w:t>Join Cross-Tag</w:t>
      </w:r>
      <w:r w:rsidR="00B304A9">
        <w:t>s</w:t>
      </w:r>
      <w:r w:rsidR="00A527C5">
        <w:rPr>
          <w:rFonts w:hint="eastAsia"/>
        </w:rPr>
        <w:t>）</w:t>
      </w:r>
      <w:r w:rsidR="0066620F">
        <w:rPr>
          <w:rFonts w:hint="eastAsia"/>
        </w:rPr>
        <w:t>的基础上</w:t>
      </w:r>
      <w:r w:rsidR="00365573">
        <w:rPr>
          <w:rFonts w:hint="eastAsia"/>
        </w:rPr>
        <w:t>设计而来，</w:t>
      </w:r>
      <w:r w:rsidR="00414238">
        <w:rPr>
          <w:rFonts w:hint="eastAsia"/>
        </w:rPr>
        <w:t>采取</w:t>
      </w:r>
      <w:r w:rsidR="00B050C8">
        <w:rPr>
          <w:rFonts w:hint="eastAsia"/>
        </w:rPr>
        <w:t>其将</w:t>
      </w:r>
      <w:r w:rsidR="00160871">
        <w:rPr>
          <w:rFonts w:hint="eastAsia"/>
        </w:rPr>
        <w:t>Join</w:t>
      </w:r>
      <w:r w:rsidR="00160871">
        <w:rPr>
          <w:rFonts w:hint="eastAsia"/>
        </w:rPr>
        <w:t>查询拆分为</w:t>
      </w:r>
      <w:r w:rsidR="0056049F">
        <w:rPr>
          <w:rFonts w:hint="eastAsia"/>
        </w:rPr>
        <w:t>多个</w:t>
      </w:r>
      <w:r w:rsidR="006017C3">
        <w:rPr>
          <w:rFonts w:hint="eastAsia"/>
        </w:rPr>
        <w:t>非</w:t>
      </w:r>
      <w:r w:rsidR="006017C3">
        <w:rPr>
          <w:rFonts w:hint="eastAsia"/>
        </w:rPr>
        <w:t>Join</w:t>
      </w:r>
      <w:r w:rsidR="006017C3">
        <w:rPr>
          <w:rFonts w:hint="eastAsia"/>
        </w:rPr>
        <w:t>子查询的思路，</w:t>
      </w:r>
      <w:r w:rsidR="00365573">
        <w:rPr>
          <w:rFonts w:hint="eastAsia"/>
        </w:rPr>
        <w:t>在</w:t>
      </w:r>
      <w:r w:rsidR="004B4018">
        <w:rPr>
          <w:rFonts w:hint="eastAsia"/>
        </w:rPr>
        <w:t>高效</w:t>
      </w:r>
      <w:r w:rsidR="007E0780">
        <w:rPr>
          <w:rFonts w:hint="eastAsia"/>
        </w:rPr>
        <w:t>支持</w:t>
      </w:r>
      <w:r w:rsidR="004B4018">
        <w:rPr>
          <w:rFonts w:hint="eastAsia"/>
        </w:rPr>
        <w:t>Join</w:t>
      </w:r>
      <w:r w:rsidR="004B4018">
        <w:rPr>
          <w:rFonts w:hint="eastAsia"/>
        </w:rPr>
        <w:t>查询的同时，</w:t>
      </w:r>
      <w:r w:rsidR="00A46447">
        <w:rPr>
          <w:rFonts w:hint="eastAsia"/>
        </w:rPr>
        <w:t>实现</w:t>
      </w:r>
      <w:r w:rsidR="00095257">
        <w:rPr>
          <w:rFonts w:hint="eastAsia"/>
        </w:rPr>
        <w:t>用户在经过授权许可后，访问</w:t>
      </w:r>
      <w:r w:rsidR="004441AA">
        <w:rPr>
          <w:rFonts w:hint="eastAsia"/>
        </w:rPr>
        <w:t>其他用户存储在云服务器上的机密数据</w:t>
      </w:r>
      <w:r w:rsidR="005B1EDD">
        <w:rPr>
          <w:rFonts w:hint="eastAsia"/>
        </w:rPr>
        <w:t>。</w:t>
      </w:r>
    </w:p>
    <w:p w14:paraId="67B5BC3E" w14:textId="30854DB9" w:rsidR="00E358AE" w:rsidRDefault="00A934CE" w:rsidP="00EE595A">
      <w:r>
        <w:tab/>
      </w:r>
      <w:r>
        <w:rPr>
          <w:rFonts w:hint="eastAsia"/>
        </w:rPr>
        <w:t>（</w:t>
      </w:r>
      <w:r>
        <w:rPr>
          <w:rFonts w:hint="eastAsia"/>
        </w:rPr>
        <w:t>2</w:t>
      </w:r>
      <w:r>
        <w:rPr>
          <w:rFonts w:hint="eastAsia"/>
        </w:rPr>
        <w:t>）针对多用户对称可搜索加密</w:t>
      </w:r>
      <w:r w:rsidR="00126C9E">
        <w:rPr>
          <w:rFonts w:hint="eastAsia"/>
        </w:rPr>
        <w:t>方案设计</w:t>
      </w:r>
      <w:r w:rsidR="00523C64">
        <w:rPr>
          <w:rFonts w:hint="eastAsia"/>
        </w:rPr>
        <w:t>中</w:t>
      </w:r>
      <w:r w:rsidR="009C13FC">
        <w:rPr>
          <w:rFonts w:hint="eastAsia"/>
        </w:rPr>
        <w:t>搜索令牌分发和</w:t>
      </w:r>
      <w:r w:rsidR="006D5711">
        <w:rPr>
          <w:rFonts w:hint="eastAsia"/>
        </w:rPr>
        <w:t>服务端搜索令牌验证</w:t>
      </w:r>
      <w:r w:rsidR="00F11A03">
        <w:rPr>
          <w:rFonts w:hint="eastAsia"/>
        </w:rPr>
        <w:t>这两个</w:t>
      </w:r>
      <w:r w:rsidR="006D5711">
        <w:rPr>
          <w:rFonts w:hint="eastAsia"/>
        </w:rPr>
        <w:t>核心问题，</w:t>
      </w:r>
      <w:r w:rsidR="00140173">
        <w:rPr>
          <w:rFonts w:hint="eastAsia"/>
        </w:rPr>
        <w:t>本文</w:t>
      </w:r>
      <w:r w:rsidR="00426197">
        <w:rPr>
          <w:rFonts w:hint="eastAsia"/>
        </w:rPr>
        <w:t>分别</w:t>
      </w:r>
      <w:r w:rsidR="00C7315D">
        <w:rPr>
          <w:rFonts w:hint="eastAsia"/>
        </w:rPr>
        <w:t>设计</w:t>
      </w:r>
      <w:r w:rsidR="004C1952">
        <w:rPr>
          <w:rFonts w:hint="eastAsia"/>
        </w:rPr>
        <w:t>出</w:t>
      </w:r>
      <w:r w:rsidR="00140173">
        <w:rPr>
          <w:rFonts w:hint="eastAsia"/>
        </w:rPr>
        <w:t>子令牌拆分</w:t>
      </w:r>
      <w:r w:rsidR="008E7D47">
        <w:rPr>
          <w:rFonts w:hint="eastAsia"/>
        </w:rPr>
        <w:t>方案</w:t>
      </w:r>
      <w:r w:rsidR="00140173">
        <w:rPr>
          <w:rFonts w:hint="eastAsia"/>
        </w:rPr>
        <w:t>和</w:t>
      </w:r>
      <w:r w:rsidR="00AC75BB">
        <w:rPr>
          <w:rFonts w:hint="eastAsia"/>
        </w:rPr>
        <w:t>同态签名</w:t>
      </w:r>
      <w:r w:rsidR="008E7D47">
        <w:rPr>
          <w:rFonts w:hint="eastAsia"/>
        </w:rPr>
        <w:t>方案解决</w:t>
      </w:r>
      <w:r w:rsidR="004736B2">
        <w:rPr>
          <w:rFonts w:hint="eastAsia"/>
        </w:rPr>
        <w:t>了</w:t>
      </w:r>
      <w:r w:rsidR="00F2573D">
        <w:rPr>
          <w:rFonts w:hint="eastAsia"/>
        </w:rPr>
        <w:t>这些</w:t>
      </w:r>
      <w:r w:rsidR="008E7D47">
        <w:rPr>
          <w:rFonts w:hint="eastAsia"/>
        </w:rPr>
        <w:t>问题</w:t>
      </w:r>
      <w:r w:rsidR="00C17F9E">
        <w:rPr>
          <w:rFonts w:hint="eastAsia"/>
        </w:rPr>
        <w:t>。</w:t>
      </w:r>
      <w:r w:rsidR="002A12E2">
        <w:rPr>
          <w:rFonts w:hint="eastAsia"/>
        </w:rPr>
        <w:t>在数据提供者</w:t>
      </w:r>
      <w:r w:rsidR="00A53396">
        <w:rPr>
          <w:rFonts w:hint="eastAsia"/>
        </w:rPr>
        <w:t>接收检索者请求并给</w:t>
      </w:r>
      <w:r w:rsidR="002A12E2">
        <w:rPr>
          <w:rFonts w:hint="eastAsia"/>
        </w:rPr>
        <w:t>检索者</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5D5CAC">
        <w:rPr>
          <w:rFonts w:hint="eastAsia"/>
        </w:rPr>
        <w:t>降低了</w:t>
      </w:r>
      <w:r w:rsidR="000A4355">
        <w:rPr>
          <w:rFonts w:hint="eastAsia"/>
        </w:rPr>
        <w:t>搜索令牌分发的</w:t>
      </w:r>
      <w:r w:rsidR="003241CC">
        <w:rPr>
          <w:rFonts w:hint="eastAsia"/>
        </w:rPr>
        <w:t>通信开销</w:t>
      </w:r>
      <w:r w:rsidR="001B0E7B">
        <w:rPr>
          <w:rFonts w:hint="eastAsia"/>
        </w:rPr>
        <w:t>。</w:t>
      </w:r>
      <w:r w:rsidR="00270BAA">
        <w:rPr>
          <w:rFonts w:hint="eastAsia"/>
        </w:rPr>
        <w:t>同时协议设计出基于一次性盲化因子的同态签名方案，使得协议在保证高效令牌分发的同时，实现服务端对检索者发送的搜索令牌的合法性验证。</w:t>
      </w:r>
    </w:p>
    <w:p w14:paraId="1CA9C4DE" w14:textId="75B102C3" w:rsidR="00E44833" w:rsidRDefault="000D6E69" w:rsidP="00E44833">
      <w:r>
        <w:tab/>
      </w:r>
      <w:r>
        <w:rPr>
          <w:rFonts w:hint="eastAsia"/>
        </w:rPr>
        <w:t>（</w:t>
      </w:r>
      <w:r w:rsidR="00340FBD">
        <w:t>3</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客户端、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w:t>
      </w:r>
      <w:r w:rsidR="00CB43A6">
        <w:rPr>
          <w:rFonts w:hint="eastAsia"/>
        </w:rPr>
        <w:t>在大小为超过</w:t>
      </w:r>
      <w:r w:rsidR="001F3EAC">
        <w:rPr>
          <w:rFonts w:hint="eastAsia"/>
        </w:rPr>
        <w:t>30</w:t>
      </w:r>
      <w:r w:rsidR="00CB43A6">
        <w:rPr>
          <w:rFonts w:hint="eastAsia"/>
        </w:rPr>
        <w:t>000</w:t>
      </w:r>
      <w:r w:rsidR="00CB43A6">
        <w:rPr>
          <w:rFonts w:hint="eastAsia"/>
        </w:rPr>
        <w:t>条记录的关系型数据库上</w:t>
      </w:r>
      <w:r w:rsidR="007B22C0">
        <w:rPr>
          <w:rFonts w:hint="eastAsia"/>
        </w:rPr>
        <w:t>，</w:t>
      </w:r>
      <w:r>
        <w:rPr>
          <w:rFonts w:hint="eastAsia"/>
        </w:rPr>
        <w:t>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协议在查询规模较大的情况下有着较好的</w:t>
      </w:r>
      <w:r w:rsidR="00E67239">
        <w:rPr>
          <w:rFonts w:hint="eastAsia"/>
        </w:rPr>
        <w:t>查询性能。</w:t>
      </w:r>
    </w:p>
    <w:p w14:paraId="2075851B" w14:textId="77777777" w:rsidR="00130EF9" w:rsidRPr="001A185E" w:rsidRDefault="00130EF9" w:rsidP="00E44833"/>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7912BB20" w14:textId="3E0DA9E3" w:rsidR="00DB2AA1" w:rsidRPr="00DB2AA1" w:rsidRDefault="007E3493" w:rsidP="007E3493">
      <w:r>
        <w:tab/>
      </w:r>
      <w:r w:rsidR="00DB2AA1" w:rsidRPr="00DB2AA1">
        <w:t>With the development of cloud computing, more and more users are outsourcing data storage work to cloud servers. In order to solve the data security problem of cloud storage, researchers proposed symmetric searchable encryption</w:t>
      </w:r>
      <w:r w:rsidR="005134DE">
        <w:t>,</w:t>
      </w:r>
      <w:r w:rsidR="00411A13">
        <w:t xml:space="preserve"> </w:t>
      </w:r>
      <w:r w:rsidR="00D374FE">
        <w:rPr>
          <w:rFonts w:hint="eastAsia"/>
        </w:rPr>
        <w:t>which</w:t>
      </w:r>
      <w:r w:rsidR="00D374FE">
        <w:t xml:space="preserve"> </w:t>
      </w:r>
      <w:r w:rsidR="00DB2AA1" w:rsidRPr="00DB2AA1">
        <w:t xml:space="preserve">aims to provide users with secret data retrieval services without damaging the privacy of cloud data. However, most of the current symmetric searchable encryption </w:t>
      </w:r>
      <w:r w:rsidR="00DA1939">
        <w:t xml:space="preserve">implementations </w:t>
      </w:r>
      <w:r w:rsidR="00B36B2B">
        <w:t xml:space="preserve">only support single </w:t>
      </w:r>
      <w:r w:rsidR="00B36B2B" w:rsidRPr="00DB2AA1">
        <w:t>retrieval</w:t>
      </w:r>
      <w:r w:rsidR="00B36B2B" w:rsidRPr="00DB2AA1">
        <w:rPr>
          <w:rFonts w:hint="eastAsia"/>
        </w:rPr>
        <w:t xml:space="preserve"> </w:t>
      </w:r>
      <w:r w:rsidR="00B36B2B">
        <w:t xml:space="preserve">functionality </w:t>
      </w:r>
      <w:r w:rsidR="00DB2AA1" w:rsidRPr="00DB2AA1">
        <w:t>and cannot meet actual needs. First of all, most existing solutions only support single-</w:t>
      </w:r>
      <w:r w:rsidR="00655C34">
        <w:t>user</w:t>
      </w:r>
      <w:r w:rsidR="00DB2AA1" w:rsidRPr="00DB2AA1">
        <w:t xml:space="preserve"> scenarios, and data providers cannot open cloud data to multiple users for retrieval. Secondly, most existing solutions only support simple database queries, and the scarcity of supported quer</w:t>
      </w:r>
      <w:r w:rsidR="00136A41">
        <w:t>y</w:t>
      </w:r>
      <w:r w:rsidR="00DB2AA1" w:rsidRPr="00DB2AA1">
        <w:t xml:space="preserve"> </w:t>
      </w:r>
      <w:r w:rsidR="00454504">
        <w:t xml:space="preserve">types </w:t>
      </w:r>
      <w:r w:rsidR="00DB2AA1" w:rsidRPr="00DB2AA1">
        <w:t>hinders the application of symmetric searchable encryption technology in actual databases. To solve these problems, this article studies symmetric searchable encryption that supports complex queries under multi-user scenarios</w:t>
      </w:r>
      <w:r w:rsidR="00190A8D">
        <w:t xml:space="preserve"> </w:t>
      </w:r>
      <w:r w:rsidR="00190A8D" w:rsidRPr="00DB2AA1">
        <w:t>deeply</w:t>
      </w:r>
      <w:r w:rsidR="00DB2AA1" w:rsidRPr="00DB2AA1">
        <w:t>, and the main work of this article is as follows:</w:t>
      </w:r>
    </w:p>
    <w:p w14:paraId="5EA1C3AB" w14:textId="5216942C" w:rsidR="00DB2AA1" w:rsidRPr="00DB2AA1" w:rsidRDefault="007E3493" w:rsidP="007E3493">
      <w:r>
        <w:tab/>
      </w:r>
      <w:r w:rsidR="00DB2AA1" w:rsidRPr="00DB2AA1">
        <w:t>(1) In response to the low richness of queries supported by multi-user symmetric searchable encryption, this article designs and proposes the first symmetric searchable encryption protocol that supports Join queries under multi-user scenarios. The scheme is designed based on the single-user symmetric searchable encryption protocol JXT (Join Cross-Tags), adopts its idea of splitting Join queries into multiple non-Join sub-queries, and efficiently supports Join queries while allowing users to access confidential data stored on cloud servers after authorization.</w:t>
      </w:r>
    </w:p>
    <w:p w14:paraId="7EDC5980" w14:textId="5E9ACA16" w:rsidR="00DB2AA1" w:rsidRPr="00DB2AA1" w:rsidRDefault="007E3493" w:rsidP="007E3493">
      <w:r>
        <w:tab/>
      </w:r>
      <w:r w:rsidR="00DB2AA1" w:rsidRPr="00DB2AA1">
        <w:t>(2) In response to the two core problems of search token distribution and server search token verification in multi-user symmetric searchable encryption</w:t>
      </w:r>
      <w:r w:rsidR="00DE4569">
        <w:t xml:space="preserve"> study</w:t>
      </w:r>
      <w:r w:rsidR="00DB2AA1" w:rsidRPr="00DB2AA1">
        <w:t xml:space="preserve">, this article designs sub-token splitting scheme and homomorphic signature scheme respectively to solve these problems. When data providers receive search requests from searchers and distribute search tokens to them, the protocol uses sub-token splitting technology to let part of the token be generated locally by searchers, reducing communication overhead for distributing search tokens. At the same time, the protocol designs a homomorphic signature scheme based on a one-time blinding factor so that </w:t>
      </w:r>
      <w:r w:rsidR="00DB2AA1" w:rsidRPr="00DB2AA1">
        <w:lastRenderedPageBreak/>
        <w:t>servers can verify whether the search tokens sent by searchers are provided by data providers.</w:t>
      </w:r>
    </w:p>
    <w:p w14:paraId="6662704B" w14:textId="30D8C37E" w:rsidR="00DB2AA1" w:rsidRPr="00DB2AA1" w:rsidRDefault="007E3493" w:rsidP="007E3493">
      <w:r>
        <w:tab/>
      </w:r>
      <w:r w:rsidR="00DB2AA1" w:rsidRPr="00DB2AA1">
        <w:t>(3) This article conducts theoretical analysis on correctness, security and performance overhead of the designed protocol. Security analysis shows that this protocol satisfies simulation-based security under malicious clients and honest but curious servers; performance overhead analysis lists theoretical data in terms of storage overhead, computation overhead and communication overhead for this protocol. In addition, this article designs experiments to test the actual application performance of the protocol and proves its consistency with theoretical performance analysis, demonstrating that the protocol has good query performance</w:t>
      </w:r>
      <w:r w:rsidR="00876FDC">
        <w:t xml:space="preserve"> </w:t>
      </w:r>
      <w:r w:rsidR="00DB2AA1" w:rsidRPr="00DB2AA1">
        <w:t>when query scale is large.</w:t>
      </w:r>
    </w:p>
    <w:p w14:paraId="1B5B917B" w14:textId="77777777" w:rsidR="00C07288" w:rsidRPr="007E3493" w:rsidRDefault="00C07288" w:rsidP="0027605E">
      <w:pPr>
        <w:ind w:firstLine="420"/>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12"/>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157A7D5C" w14:textId="7ED2BA7D" w:rsidR="000E76FD" w:rsidRDefault="0076281B">
      <w:pPr>
        <w:pStyle w:val="12"/>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521831" w:history="1">
        <w:r w:rsidR="000E76FD" w:rsidRPr="00DA26CF">
          <w:rPr>
            <w:rStyle w:val="ae"/>
            <w:noProof/>
          </w:rPr>
          <w:t xml:space="preserve">1 </w:t>
        </w:r>
        <w:r w:rsidR="000E76FD" w:rsidRPr="00DA26CF">
          <w:rPr>
            <w:rStyle w:val="ae"/>
            <w:noProof/>
          </w:rPr>
          <w:t>绪论</w:t>
        </w:r>
        <w:r w:rsidR="000E76FD">
          <w:rPr>
            <w:noProof/>
            <w:webHidden/>
          </w:rPr>
          <w:tab/>
        </w:r>
        <w:r w:rsidR="000E76FD">
          <w:rPr>
            <w:noProof/>
            <w:webHidden/>
          </w:rPr>
          <w:fldChar w:fldCharType="begin"/>
        </w:r>
        <w:r w:rsidR="000E76FD">
          <w:rPr>
            <w:noProof/>
            <w:webHidden/>
          </w:rPr>
          <w:instrText xml:space="preserve"> PAGEREF _Toc133521831 \h </w:instrText>
        </w:r>
        <w:r w:rsidR="000E76FD">
          <w:rPr>
            <w:noProof/>
            <w:webHidden/>
          </w:rPr>
        </w:r>
        <w:r w:rsidR="000E76FD">
          <w:rPr>
            <w:noProof/>
            <w:webHidden/>
          </w:rPr>
          <w:fldChar w:fldCharType="separate"/>
        </w:r>
        <w:r w:rsidR="000E76FD">
          <w:rPr>
            <w:noProof/>
            <w:webHidden/>
          </w:rPr>
          <w:t>1</w:t>
        </w:r>
        <w:r w:rsidR="000E76FD">
          <w:rPr>
            <w:noProof/>
            <w:webHidden/>
          </w:rPr>
          <w:fldChar w:fldCharType="end"/>
        </w:r>
      </w:hyperlink>
    </w:p>
    <w:p w14:paraId="1727F257" w14:textId="730923DA" w:rsidR="000E76FD" w:rsidRDefault="00804E7E">
      <w:pPr>
        <w:pStyle w:val="21"/>
        <w:tabs>
          <w:tab w:val="right" w:leader="dot" w:pos="8296"/>
        </w:tabs>
        <w:ind w:left="480"/>
        <w:rPr>
          <w:rFonts w:asciiTheme="minorHAnsi" w:eastAsiaTheme="minorEastAsia" w:hAnsiTheme="minorHAnsi"/>
          <w:noProof/>
          <w:sz w:val="21"/>
          <w:szCs w:val="24"/>
        </w:rPr>
      </w:pPr>
      <w:hyperlink w:anchor="_Toc133521832" w:history="1">
        <w:r w:rsidR="000E76FD" w:rsidRPr="00DA26CF">
          <w:rPr>
            <w:rStyle w:val="ae"/>
            <w:noProof/>
          </w:rPr>
          <w:t xml:space="preserve">1.1 </w:t>
        </w:r>
        <w:r w:rsidR="000E76FD" w:rsidRPr="00DA26CF">
          <w:rPr>
            <w:rStyle w:val="ae"/>
            <w:noProof/>
          </w:rPr>
          <w:t>研究背景</w:t>
        </w:r>
        <w:r w:rsidR="000E76FD">
          <w:rPr>
            <w:noProof/>
            <w:webHidden/>
          </w:rPr>
          <w:tab/>
        </w:r>
        <w:r w:rsidR="000E76FD">
          <w:rPr>
            <w:noProof/>
            <w:webHidden/>
          </w:rPr>
          <w:fldChar w:fldCharType="begin"/>
        </w:r>
        <w:r w:rsidR="000E76FD">
          <w:rPr>
            <w:noProof/>
            <w:webHidden/>
          </w:rPr>
          <w:instrText xml:space="preserve"> PAGEREF _Toc133521832 \h </w:instrText>
        </w:r>
        <w:r w:rsidR="000E76FD">
          <w:rPr>
            <w:noProof/>
            <w:webHidden/>
          </w:rPr>
        </w:r>
        <w:r w:rsidR="000E76FD">
          <w:rPr>
            <w:noProof/>
            <w:webHidden/>
          </w:rPr>
          <w:fldChar w:fldCharType="separate"/>
        </w:r>
        <w:r w:rsidR="000E76FD">
          <w:rPr>
            <w:noProof/>
            <w:webHidden/>
          </w:rPr>
          <w:t>1</w:t>
        </w:r>
        <w:r w:rsidR="000E76FD">
          <w:rPr>
            <w:noProof/>
            <w:webHidden/>
          </w:rPr>
          <w:fldChar w:fldCharType="end"/>
        </w:r>
      </w:hyperlink>
    </w:p>
    <w:p w14:paraId="7288A4C1" w14:textId="1966D281" w:rsidR="000E76FD" w:rsidRDefault="00804E7E">
      <w:pPr>
        <w:pStyle w:val="21"/>
        <w:tabs>
          <w:tab w:val="right" w:leader="dot" w:pos="8296"/>
        </w:tabs>
        <w:ind w:left="480"/>
        <w:rPr>
          <w:rFonts w:asciiTheme="minorHAnsi" w:eastAsiaTheme="minorEastAsia" w:hAnsiTheme="minorHAnsi"/>
          <w:noProof/>
          <w:sz w:val="21"/>
          <w:szCs w:val="24"/>
        </w:rPr>
      </w:pPr>
      <w:hyperlink w:anchor="_Toc133521833" w:history="1">
        <w:r w:rsidR="000E76FD" w:rsidRPr="00DA26CF">
          <w:rPr>
            <w:rStyle w:val="ae"/>
            <w:noProof/>
          </w:rPr>
          <w:t xml:space="preserve">1.2 </w:t>
        </w:r>
        <w:r w:rsidR="000E76FD" w:rsidRPr="00DA26CF">
          <w:rPr>
            <w:rStyle w:val="ae"/>
            <w:noProof/>
          </w:rPr>
          <w:t>国内外研究现状</w:t>
        </w:r>
        <w:r w:rsidR="000E76FD">
          <w:rPr>
            <w:noProof/>
            <w:webHidden/>
          </w:rPr>
          <w:tab/>
        </w:r>
        <w:r w:rsidR="000E76FD">
          <w:rPr>
            <w:noProof/>
            <w:webHidden/>
          </w:rPr>
          <w:fldChar w:fldCharType="begin"/>
        </w:r>
        <w:r w:rsidR="000E76FD">
          <w:rPr>
            <w:noProof/>
            <w:webHidden/>
          </w:rPr>
          <w:instrText xml:space="preserve"> PAGEREF _Toc133521833 \h </w:instrText>
        </w:r>
        <w:r w:rsidR="000E76FD">
          <w:rPr>
            <w:noProof/>
            <w:webHidden/>
          </w:rPr>
        </w:r>
        <w:r w:rsidR="000E76FD">
          <w:rPr>
            <w:noProof/>
            <w:webHidden/>
          </w:rPr>
          <w:fldChar w:fldCharType="separate"/>
        </w:r>
        <w:r w:rsidR="000E76FD">
          <w:rPr>
            <w:noProof/>
            <w:webHidden/>
          </w:rPr>
          <w:t>2</w:t>
        </w:r>
        <w:r w:rsidR="000E76FD">
          <w:rPr>
            <w:noProof/>
            <w:webHidden/>
          </w:rPr>
          <w:fldChar w:fldCharType="end"/>
        </w:r>
      </w:hyperlink>
    </w:p>
    <w:p w14:paraId="7F25864E" w14:textId="562295AE" w:rsidR="000E76FD" w:rsidRDefault="00804E7E">
      <w:pPr>
        <w:pStyle w:val="31"/>
        <w:tabs>
          <w:tab w:val="right" w:leader="dot" w:pos="8296"/>
        </w:tabs>
        <w:ind w:left="960"/>
        <w:rPr>
          <w:rFonts w:asciiTheme="minorHAnsi" w:eastAsiaTheme="minorEastAsia" w:hAnsiTheme="minorHAnsi"/>
          <w:noProof/>
          <w:sz w:val="21"/>
          <w:szCs w:val="24"/>
        </w:rPr>
      </w:pPr>
      <w:hyperlink w:anchor="_Toc133521834" w:history="1">
        <w:r w:rsidR="000E76FD" w:rsidRPr="00DA26CF">
          <w:rPr>
            <w:rStyle w:val="ae"/>
            <w:noProof/>
          </w:rPr>
          <w:t xml:space="preserve">1.2.1 </w:t>
        </w:r>
        <w:r w:rsidR="000E76FD" w:rsidRPr="00DA26CF">
          <w:rPr>
            <w:rStyle w:val="ae"/>
            <w:noProof/>
          </w:rPr>
          <w:t>单用户对称可搜索加密</w:t>
        </w:r>
        <w:r w:rsidR="000E76FD">
          <w:rPr>
            <w:noProof/>
            <w:webHidden/>
          </w:rPr>
          <w:tab/>
        </w:r>
        <w:r w:rsidR="000E76FD">
          <w:rPr>
            <w:noProof/>
            <w:webHidden/>
          </w:rPr>
          <w:fldChar w:fldCharType="begin"/>
        </w:r>
        <w:r w:rsidR="000E76FD">
          <w:rPr>
            <w:noProof/>
            <w:webHidden/>
          </w:rPr>
          <w:instrText xml:space="preserve"> PAGEREF _Toc133521834 \h </w:instrText>
        </w:r>
        <w:r w:rsidR="000E76FD">
          <w:rPr>
            <w:noProof/>
            <w:webHidden/>
          </w:rPr>
        </w:r>
        <w:r w:rsidR="000E76FD">
          <w:rPr>
            <w:noProof/>
            <w:webHidden/>
          </w:rPr>
          <w:fldChar w:fldCharType="separate"/>
        </w:r>
        <w:r w:rsidR="000E76FD">
          <w:rPr>
            <w:noProof/>
            <w:webHidden/>
          </w:rPr>
          <w:t>2</w:t>
        </w:r>
        <w:r w:rsidR="000E76FD">
          <w:rPr>
            <w:noProof/>
            <w:webHidden/>
          </w:rPr>
          <w:fldChar w:fldCharType="end"/>
        </w:r>
      </w:hyperlink>
    </w:p>
    <w:p w14:paraId="5D9E6AD3" w14:textId="72A1F202" w:rsidR="000E76FD" w:rsidRDefault="00804E7E">
      <w:pPr>
        <w:pStyle w:val="31"/>
        <w:tabs>
          <w:tab w:val="right" w:leader="dot" w:pos="8296"/>
        </w:tabs>
        <w:ind w:left="960"/>
        <w:rPr>
          <w:rFonts w:asciiTheme="minorHAnsi" w:eastAsiaTheme="minorEastAsia" w:hAnsiTheme="minorHAnsi"/>
          <w:noProof/>
          <w:sz w:val="21"/>
          <w:szCs w:val="24"/>
        </w:rPr>
      </w:pPr>
      <w:hyperlink w:anchor="_Toc133521835" w:history="1">
        <w:r w:rsidR="000E76FD" w:rsidRPr="00DA26CF">
          <w:rPr>
            <w:rStyle w:val="ae"/>
            <w:noProof/>
          </w:rPr>
          <w:t xml:space="preserve">1.2.2 </w:t>
        </w:r>
        <w:r w:rsidR="000E76FD" w:rsidRPr="00DA26CF">
          <w:rPr>
            <w:rStyle w:val="ae"/>
            <w:noProof/>
          </w:rPr>
          <w:t>多用户对称可搜索加密</w:t>
        </w:r>
        <w:r w:rsidR="000E76FD">
          <w:rPr>
            <w:noProof/>
            <w:webHidden/>
          </w:rPr>
          <w:tab/>
        </w:r>
        <w:r w:rsidR="000E76FD">
          <w:rPr>
            <w:noProof/>
            <w:webHidden/>
          </w:rPr>
          <w:fldChar w:fldCharType="begin"/>
        </w:r>
        <w:r w:rsidR="000E76FD">
          <w:rPr>
            <w:noProof/>
            <w:webHidden/>
          </w:rPr>
          <w:instrText xml:space="preserve"> PAGEREF _Toc133521835 \h </w:instrText>
        </w:r>
        <w:r w:rsidR="000E76FD">
          <w:rPr>
            <w:noProof/>
            <w:webHidden/>
          </w:rPr>
        </w:r>
        <w:r w:rsidR="000E76FD">
          <w:rPr>
            <w:noProof/>
            <w:webHidden/>
          </w:rPr>
          <w:fldChar w:fldCharType="separate"/>
        </w:r>
        <w:r w:rsidR="000E76FD">
          <w:rPr>
            <w:noProof/>
            <w:webHidden/>
          </w:rPr>
          <w:t>3</w:t>
        </w:r>
        <w:r w:rsidR="000E76FD">
          <w:rPr>
            <w:noProof/>
            <w:webHidden/>
          </w:rPr>
          <w:fldChar w:fldCharType="end"/>
        </w:r>
      </w:hyperlink>
    </w:p>
    <w:p w14:paraId="217510AC" w14:textId="2498A6A4" w:rsidR="000E76FD" w:rsidRDefault="00804E7E">
      <w:pPr>
        <w:pStyle w:val="21"/>
        <w:tabs>
          <w:tab w:val="right" w:leader="dot" w:pos="8296"/>
        </w:tabs>
        <w:ind w:left="480"/>
        <w:rPr>
          <w:rFonts w:asciiTheme="minorHAnsi" w:eastAsiaTheme="minorEastAsia" w:hAnsiTheme="minorHAnsi"/>
          <w:noProof/>
          <w:sz w:val="21"/>
          <w:szCs w:val="24"/>
        </w:rPr>
      </w:pPr>
      <w:hyperlink w:anchor="_Toc133521836" w:history="1">
        <w:r w:rsidR="000E76FD" w:rsidRPr="00DA26CF">
          <w:rPr>
            <w:rStyle w:val="ae"/>
            <w:noProof/>
          </w:rPr>
          <w:t xml:space="preserve">1.3 </w:t>
        </w:r>
        <w:r w:rsidR="000E76FD" w:rsidRPr="00DA26CF">
          <w:rPr>
            <w:rStyle w:val="ae"/>
            <w:noProof/>
          </w:rPr>
          <w:t>研究内容</w:t>
        </w:r>
        <w:r w:rsidR="000E76FD">
          <w:rPr>
            <w:noProof/>
            <w:webHidden/>
          </w:rPr>
          <w:tab/>
        </w:r>
        <w:r w:rsidR="000E76FD">
          <w:rPr>
            <w:noProof/>
            <w:webHidden/>
          </w:rPr>
          <w:fldChar w:fldCharType="begin"/>
        </w:r>
        <w:r w:rsidR="000E76FD">
          <w:rPr>
            <w:noProof/>
            <w:webHidden/>
          </w:rPr>
          <w:instrText xml:space="preserve"> PAGEREF _Toc133521836 \h </w:instrText>
        </w:r>
        <w:r w:rsidR="000E76FD">
          <w:rPr>
            <w:noProof/>
            <w:webHidden/>
          </w:rPr>
        </w:r>
        <w:r w:rsidR="000E76FD">
          <w:rPr>
            <w:noProof/>
            <w:webHidden/>
          </w:rPr>
          <w:fldChar w:fldCharType="separate"/>
        </w:r>
        <w:r w:rsidR="000E76FD">
          <w:rPr>
            <w:noProof/>
            <w:webHidden/>
          </w:rPr>
          <w:t>4</w:t>
        </w:r>
        <w:r w:rsidR="000E76FD">
          <w:rPr>
            <w:noProof/>
            <w:webHidden/>
          </w:rPr>
          <w:fldChar w:fldCharType="end"/>
        </w:r>
      </w:hyperlink>
    </w:p>
    <w:p w14:paraId="230D5F2B" w14:textId="37B1DA75" w:rsidR="000E76FD" w:rsidRDefault="00804E7E">
      <w:pPr>
        <w:pStyle w:val="21"/>
        <w:tabs>
          <w:tab w:val="right" w:leader="dot" w:pos="8296"/>
        </w:tabs>
        <w:ind w:left="480"/>
        <w:rPr>
          <w:rFonts w:asciiTheme="minorHAnsi" w:eastAsiaTheme="minorEastAsia" w:hAnsiTheme="minorHAnsi"/>
          <w:noProof/>
          <w:sz w:val="21"/>
          <w:szCs w:val="24"/>
        </w:rPr>
      </w:pPr>
      <w:hyperlink w:anchor="_Toc133521837" w:history="1">
        <w:r w:rsidR="000E76FD" w:rsidRPr="00DA26CF">
          <w:rPr>
            <w:rStyle w:val="ae"/>
            <w:noProof/>
          </w:rPr>
          <w:t xml:space="preserve">1.4 </w:t>
        </w:r>
        <w:r w:rsidR="000E76FD" w:rsidRPr="00DA26CF">
          <w:rPr>
            <w:rStyle w:val="ae"/>
            <w:noProof/>
          </w:rPr>
          <w:t>章节安排</w:t>
        </w:r>
        <w:r w:rsidR="000E76FD">
          <w:rPr>
            <w:noProof/>
            <w:webHidden/>
          </w:rPr>
          <w:tab/>
        </w:r>
        <w:r w:rsidR="000E76FD">
          <w:rPr>
            <w:noProof/>
            <w:webHidden/>
          </w:rPr>
          <w:fldChar w:fldCharType="begin"/>
        </w:r>
        <w:r w:rsidR="000E76FD">
          <w:rPr>
            <w:noProof/>
            <w:webHidden/>
          </w:rPr>
          <w:instrText xml:space="preserve"> PAGEREF _Toc133521837 \h </w:instrText>
        </w:r>
        <w:r w:rsidR="000E76FD">
          <w:rPr>
            <w:noProof/>
            <w:webHidden/>
          </w:rPr>
        </w:r>
        <w:r w:rsidR="000E76FD">
          <w:rPr>
            <w:noProof/>
            <w:webHidden/>
          </w:rPr>
          <w:fldChar w:fldCharType="separate"/>
        </w:r>
        <w:r w:rsidR="000E76FD">
          <w:rPr>
            <w:noProof/>
            <w:webHidden/>
          </w:rPr>
          <w:t>4</w:t>
        </w:r>
        <w:r w:rsidR="000E76FD">
          <w:rPr>
            <w:noProof/>
            <w:webHidden/>
          </w:rPr>
          <w:fldChar w:fldCharType="end"/>
        </w:r>
      </w:hyperlink>
    </w:p>
    <w:p w14:paraId="5308AF70" w14:textId="2FF3E1C2" w:rsidR="000E76FD" w:rsidRDefault="00804E7E">
      <w:pPr>
        <w:pStyle w:val="12"/>
        <w:rPr>
          <w:rFonts w:asciiTheme="minorHAnsi" w:eastAsiaTheme="minorEastAsia" w:hAnsiTheme="minorHAnsi"/>
          <w:noProof/>
          <w:sz w:val="21"/>
          <w:szCs w:val="24"/>
        </w:rPr>
      </w:pPr>
      <w:hyperlink w:anchor="_Toc133521838" w:history="1">
        <w:r w:rsidR="000E76FD" w:rsidRPr="00DA26CF">
          <w:rPr>
            <w:rStyle w:val="ae"/>
            <w:noProof/>
          </w:rPr>
          <w:t xml:space="preserve">2 </w:t>
        </w:r>
        <w:r w:rsidR="000E76FD" w:rsidRPr="00DA26CF">
          <w:rPr>
            <w:rStyle w:val="ae"/>
            <w:noProof/>
          </w:rPr>
          <w:t>相关工作</w:t>
        </w:r>
        <w:r w:rsidR="000E76FD">
          <w:rPr>
            <w:noProof/>
            <w:webHidden/>
          </w:rPr>
          <w:tab/>
        </w:r>
        <w:r w:rsidR="000E76FD">
          <w:rPr>
            <w:noProof/>
            <w:webHidden/>
          </w:rPr>
          <w:fldChar w:fldCharType="begin"/>
        </w:r>
        <w:r w:rsidR="000E76FD">
          <w:rPr>
            <w:noProof/>
            <w:webHidden/>
          </w:rPr>
          <w:instrText xml:space="preserve"> PAGEREF _Toc133521838 \h </w:instrText>
        </w:r>
        <w:r w:rsidR="000E76FD">
          <w:rPr>
            <w:noProof/>
            <w:webHidden/>
          </w:rPr>
        </w:r>
        <w:r w:rsidR="000E76FD">
          <w:rPr>
            <w:noProof/>
            <w:webHidden/>
          </w:rPr>
          <w:fldChar w:fldCharType="separate"/>
        </w:r>
        <w:r w:rsidR="000E76FD">
          <w:rPr>
            <w:noProof/>
            <w:webHidden/>
          </w:rPr>
          <w:t>6</w:t>
        </w:r>
        <w:r w:rsidR="000E76FD">
          <w:rPr>
            <w:noProof/>
            <w:webHidden/>
          </w:rPr>
          <w:fldChar w:fldCharType="end"/>
        </w:r>
      </w:hyperlink>
    </w:p>
    <w:p w14:paraId="0F3F4C15" w14:textId="057A59AA" w:rsidR="000E76FD" w:rsidRDefault="00804E7E">
      <w:pPr>
        <w:pStyle w:val="21"/>
        <w:tabs>
          <w:tab w:val="right" w:leader="dot" w:pos="8296"/>
        </w:tabs>
        <w:ind w:left="480"/>
        <w:rPr>
          <w:rFonts w:asciiTheme="minorHAnsi" w:eastAsiaTheme="minorEastAsia" w:hAnsiTheme="minorHAnsi"/>
          <w:noProof/>
          <w:sz w:val="21"/>
          <w:szCs w:val="24"/>
        </w:rPr>
      </w:pPr>
      <w:hyperlink w:anchor="_Toc133521839" w:history="1">
        <w:r w:rsidR="000E76FD" w:rsidRPr="00DA26CF">
          <w:rPr>
            <w:rStyle w:val="ae"/>
            <w:noProof/>
          </w:rPr>
          <w:t xml:space="preserve">2.1 </w:t>
        </w:r>
        <w:r w:rsidR="000E76FD" w:rsidRPr="00DA26CF">
          <w:rPr>
            <w:rStyle w:val="ae"/>
            <w:noProof/>
          </w:rPr>
          <w:t>关系型数据库与</w:t>
        </w:r>
        <w:r w:rsidR="000E76FD" w:rsidRPr="00DA26CF">
          <w:rPr>
            <w:rStyle w:val="ae"/>
            <w:noProof/>
          </w:rPr>
          <w:t>Join</w:t>
        </w:r>
        <w:r w:rsidR="000E76FD" w:rsidRPr="00DA26CF">
          <w:rPr>
            <w:rStyle w:val="ae"/>
            <w:noProof/>
          </w:rPr>
          <w:t>查询</w:t>
        </w:r>
        <w:r w:rsidR="000E76FD">
          <w:rPr>
            <w:noProof/>
            <w:webHidden/>
          </w:rPr>
          <w:tab/>
        </w:r>
        <w:r w:rsidR="000E76FD">
          <w:rPr>
            <w:noProof/>
            <w:webHidden/>
          </w:rPr>
          <w:fldChar w:fldCharType="begin"/>
        </w:r>
        <w:r w:rsidR="000E76FD">
          <w:rPr>
            <w:noProof/>
            <w:webHidden/>
          </w:rPr>
          <w:instrText xml:space="preserve"> PAGEREF _Toc133521839 \h </w:instrText>
        </w:r>
        <w:r w:rsidR="000E76FD">
          <w:rPr>
            <w:noProof/>
            <w:webHidden/>
          </w:rPr>
        </w:r>
        <w:r w:rsidR="000E76FD">
          <w:rPr>
            <w:noProof/>
            <w:webHidden/>
          </w:rPr>
          <w:fldChar w:fldCharType="separate"/>
        </w:r>
        <w:r w:rsidR="000E76FD">
          <w:rPr>
            <w:noProof/>
            <w:webHidden/>
          </w:rPr>
          <w:t>6</w:t>
        </w:r>
        <w:r w:rsidR="000E76FD">
          <w:rPr>
            <w:noProof/>
            <w:webHidden/>
          </w:rPr>
          <w:fldChar w:fldCharType="end"/>
        </w:r>
      </w:hyperlink>
    </w:p>
    <w:p w14:paraId="0A5686CB" w14:textId="0EB6EA93" w:rsidR="000E76FD" w:rsidRDefault="00804E7E">
      <w:pPr>
        <w:pStyle w:val="31"/>
        <w:tabs>
          <w:tab w:val="right" w:leader="dot" w:pos="8296"/>
        </w:tabs>
        <w:ind w:left="960"/>
        <w:rPr>
          <w:rFonts w:asciiTheme="minorHAnsi" w:eastAsiaTheme="minorEastAsia" w:hAnsiTheme="minorHAnsi"/>
          <w:noProof/>
          <w:sz w:val="21"/>
          <w:szCs w:val="24"/>
        </w:rPr>
      </w:pPr>
      <w:hyperlink w:anchor="_Toc133521840" w:history="1">
        <w:r w:rsidR="000E76FD" w:rsidRPr="00DA26CF">
          <w:rPr>
            <w:rStyle w:val="ae"/>
            <w:noProof/>
          </w:rPr>
          <w:t xml:space="preserve">2.1.1 </w:t>
        </w:r>
        <w:r w:rsidR="000E76FD" w:rsidRPr="00DA26CF">
          <w:rPr>
            <w:rStyle w:val="ae"/>
            <w:noProof/>
          </w:rPr>
          <w:t>关系型数据库</w:t>
        </w:r>
        <w:r w:rsidR="000E76FD">
          <w:rPr>
            <w:noProof/>
            <w:webHidden/>
          </w:rPr>
          <w:tab/>
        </w:r>
        <w:r w:rsidR="000E76FD">
          <w:rPr>
            <w:noProof/>
            <w:webHidden/>
          </w:rPr>
          <w:fldChar w:fldCharType="begin"/>
        </w:r>
        <w:r w:rsidR="000E76FD">
          <w:rPr>
            <w:noProof/>
            <w:webHidden/>
          </w:rPr>
          <w:instrText xml:space="preserve"> PAGEREF _Toc133521840 \h </w:instrText>
        </w:r>
        <w:r w:rsidR="000E76FD">
          <w:rPr>
            <w:noProof/>
            <w:webHidden/>
          </w:rPr>
        </w:r>
        <w:r w:rsidR="000E76FD">
          <w:rPr>
            <w:noProof/>
            <w:webHidden/>
          </w:rPr>
          <w:fldChar w:fldCharType="separate"/>
        </w:r>
        <w:r w:rsidR="000E76FD">
          <w:rPr>
            <w:noProof/>
            <w:webHidden/>
          </w:rPr>
          <w:t>6</w:t>
        </w:r>
        <w:r w:rsidR="000E76FD">
          <w:rPr>
            <w:noProof/>
            <w:webHidden/>
          </w:rPr>
          <w:fldChar w:fldCharType="end"/>
        </w:r>
      </w:hyperlink>
    </w:p>
    <w:p w14:paraId="347DBFF6" w14:textId="15FA2FF7" w:rsidR="000E76FD" w:rsidRDefault="00804E7E" w:rsidP="004716D1">
      <w:pPr>
        <w:pStyle w:val="31"/>
        <w:tabs>
          <w:tab w:val="right" w:leader="dot" w:pos="8296"/>
        </w:tabs>
        <w:ind w:left="960"/>
        <w:rPr>
          <w:rFonts w:asciiTheme="minorHAnsi" w:eastAsiaTheme="minorEastAsia" w:hAnsiTheme="minorHAnsi"/>
          <w:noProof/>
          <w:sz w:val="21"/>
          <w:szCs w:val="24"/>
        </w:rPr>
      </w:pPr>
      <w:hyperlink w:anchor="_Toc133521841" w:history="1">
        <w:r w:rsidR="000E76FD" w:rsidRPr="004716D1">
          <w:rPr>
            <w:rStyle w:val="ae"/>
            <w:noProof/>
          </w:rPr>
          <w:t>2.1</w:t>
        </w:r>
        <w:r w:rsidR="00684F7C" w:rsidRPr="004716D1">
          <w:rPr>
            <w:rStyle w:val="ae"/>
            <w:rFonts w:hint="eastAsia"/>
            <w:noProof/>
          </w:rPr>
          <w:t>.</w:t>
        </w:r>
        <w:r w:rsidR="00684F7C" w:rsidRPr="004716D1">
          <w:rPr>
            <w:rStyle w:val="ae"/>
            <w:noProof/>
          </w:rPr>
          <w:t>2</w:t>
        </w:r>
        <w:r w:rsidR="004716D1"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oin</w:t>
        </w:r>
        <w:r w:rsidR="000E76FD" w:rsidRPr="004716D1">
          <w:rPr>
            <w:rStyle w:val="ae"/>
            <w:noProof/>
          </w:rPr>
          <w:t>查询定义</w:t>
        </w:r>
        <w:r w:rsidR="000E76FD" w:rsidRPr="004716D1">
          <w:rPr>
            <w:rStyle w:val="ae"/>
            <w:noProof/>
            <w:webHidden/>
          </w:rPr>
          <w:tab/>
        </w:r>
        <w:r w:rsidR="000E76FD" w:rsidRPr="004716D1">
          <w:rPr>
            <w:rStyle w:val="ae"/>
            <w:noProof/>
            <w:webHidden/>
          </w:rPr>
          <w:fldChar w:fldCharType="begin"/>
        </w:r>
        <w:r w:rsidR="000E76FD" w:rsidRPr="004716D1">
          <w:rPr>
            <w:rStyle w:val="ae"/>
            <w:noProof/>
            <w:webHidden/>
          </w:rPr>
          <w:instrText xml:space="preserve"> PAGEREF _Toc133521841 \h </w:instrText>
        </w:r>
        <w:r w:rsidR="000E76FD" w:rsidRPr="004716D1">
          <w:rPr>
            <w:rStyle w:val="ae"/>
            <w:noProof/>
            <w:webHidden/>
          </w:rPr>
        </w:r>
        <w:r w:rsidR="000E76FD" w:rsidRPr="004716D1">
          <w:rPr>
            <w:rStyle w:val="ae"/>
            <w:noProof/>
            <w:webHidden/>
          </w:rPr>
          <w:fldChar w:fldCharType="separate"/>
        </w:r>
        <w:r w:rsidR="000E76FD" w:rsidRPr="004716D1">
          <w:rPr>
            <w:rStyle w:val="ae"/>
            <w:noProof/>
            <w:webHidden/>
          </w:rPr>
          <w:t>7</w:t>
        </w:r>
        <w:r w:rsidR="000E76FD" w:rsidRPr="004716D1">
          <w:rPr>
            <w:rStyle w:val="ae"/>
            <w:noProof/>
            <w:webHidden/>
          </w:rPr>
          <w:fldChar w:fldCharType="end"/>
        </w:r>
      </w:hyperlink>
    </w:p>
    <w:p w14:paraId="573A0C45" w14:textId="6440E0C1" w:rsidR="000E76FD" w:rsidRDefault="00804E7E">
      <w:pPr>
        <w:pStyle w:val="21"/>
        <w:tabs>
          <w:tab w:val="right" w:leader="dot" w:pos="8296"/>
        </w:tabs>
        <w:ind w:left="480"/>
        <w:rPr>
          <w:rFonts w:asciiTheme="minorHAnsi" w:eastAsiaTheme="minorEastAsia" w:hAnsiTheme="minorHAnsi"/>
          <w:noProof/>
          <w:sz w:val="21"/>
          <w:szCs w:val="24"/>
        </w:rPr>
      </w:pPr>
      <w:hyperlink w:anchor="_Toc133521842" w:history="1">
        <w:r w:rsidR="000E76FD" w:rsidRPr="00DA26CF">
          <w:rPr>
            <w:rStyle w:val="ae"/>
            <w:noProof/>
          </w:rPr>
          <w:t xml:space="preserve">2.2 </w:t>
        </w:r>
        <w:r w:rsidR="000E76FD" w:rsidRPr="00DA26CF">
          <w:rPr>
            <w:rStyle w:val="ae"/>
            <w:noProof/>
          </w:rPr>
          <w:t>对称可搜索加密</w:t>
        </w:r>
        <w:r w:rsidR="000E76FD">
          <w:rPr>
            <w:noProof/>
            <w:webHidden/>
          </w:rPr>
          <w:tab/>
        </w:r>
        <w:r w:rsidR="000E76FD">
          <w:rPr>
            <w:noProof/>
            <w:webHidden/>
          </w:rPr>
          <w:fldChar w:fldCharType="begin"/>
        </w:r>
        <w:r w:rsidR="000E76FD">
          <w:rPr>
            <w:noProof/>
            <w:webHidden/>
          </w:rPr>
          <w:instrText xml:space="preserve"> PAGEREF _Toc133521842 \h </w:instrText>
        </w:r>
        <w:r w:rsidR="000E76FD">
          <w:rPr>
            <w:noProof/>
            <w:webHidden/>
          </w:rPr>
        </w:r>
        <w:r w:rsidR="000E76FD">
          <w:rPr>
            <w:noProof/>
            <w:webHidden/>
          </w:rPr>
          <w:fldChar w:fldCharType="separate"/>
        </w:r>
        <w:r w:rsidR="000E76FD">
          <w:rPr>
            <w:noProof/>
            <w:webHidden/>
          </w:rPr>
          <w:t>8</w:t>
        </w:r>
        <w:r w:rsidR="000E76FD">
          <w:rPr>
            <w:noProof/>
            <w:webHidden/>
          </w:rPr>
          <w:fldChar w:fldCharType="end"/>
        </w:r>
      </w:hyperlink>
    </w:p>
    <w:p w14:paraId="68F58CFA" w14:textId="1FA08915" w:rsidR="000E76FD" w:rsidRDefault="00804E7E">
      <w:pPr>
        <w:pStyle w:val="31"/>
        <w:tabs>
          <w:tab w:val="right" w:leader="dot" w:pos="8296"/>
        </w:tabs>
        <w:ind w:left="960"/>
        <w:rPr>
          <w:rFonts w:asciiTheme="minorHAnsi" w:eastAsiaTheme="minorEastAsia" w:hAnsiTheme="minorHAnsi"/>
          <w:noProof/>
          <w:sz w:val="21"/>
          <w:szCs w:val="24"/>
        </w:rPr>
      </w:pPr>
      <w:hyperlink w:anchor="_Toc133521843" w:history="1">
        <w:r w:rsidR="000E76FD" w:rsidRPr="00DA26CF">
          <w:rPr>
            <w:rStyle w:val="ae"/>
            <w:noProof/>
          </w:rPr>
          <w:t xml:space="preserve">2.2.1 </w:t>
        </w:r>
        <w:r w:rsidR="000E76FD" w:rsidRPr="00DA26CF">
          <w:rPr>
            <w:rStyle w:val="ae"/>
            <w:noProof/>
          </w:rPr>
          <w:t>对称可搜索加密定义</w:t>
        </w:r>
        <w:r w:rsidR="000E76FD">
          <w:rPr>
            <w:noProof/>
            <w:webHidden/>
          </w:rPr>
          <w:tab/>
        </w:r>
        <w:r w:rsidR="000E76FD">
          <w:rPr>
            <w:noProof/>
            <w:webHidden/>
          </w:rPr>
          <w:fldChar w:fldCharType="begin"/>
        </w:r>
        <w:r w:rsidR="000E76FD">
          <w:rPr>
            <w:noProof/>
            <w:webHidden/>
          </w:rPr>
          <w:instrText xml:space="preserve"> PAGEREF _Toc133521843 \h </w:instrText>
        </w:r>
        <w:r w:rsidR="000E76FD">
          <w:rPr>
            <w:noProof/>
            <w:webHidden/>
          </w:rPr>
        </w:r>
        <w:r w:rsidR="000E76FD">
          <w:rPr>
            <w:noProof/>
            <w:webHidden/>
          </w:rPr>
          <w:fldChar w:fldCharType="separate"/>
        </w:r>
        <w:r w:rsidR="000E76FD">
          <w:rPr>
            <w:noProof/>
            <w:webHidden/>
          </w:rPr>
          <w:t>8</w:t>
        </w:r>
        <w:r w:rsidR="000E76FD">
          <w:rPr>
            <w:noProof/>
            <w:webHidden/>
          </w:rPr>
          <w:fldChar w:fldCharType="end"/>
        </w:r>
      </w:hyperlink>
    </w:p>
    <w:p w14:paraId="2F2E51D3" w14:textId="0555EA3F" w:rsidR="000E76FD" w:rsidRDefault="00804E7E">
      <w:pPr>
        <w:pStyle w:val="31"/>
        <w:tabs>
          <w:tab w:val="right" w:leader="dot" w:pos="8296"/>
        </w:tabs>
        <w:ind w:left="960"/>
        <w:rPr>
          <w:rFonts w:asciiTheme="minorHAnsi" w:eastAsiaTheme="minorEastAsia" w:hAnsiTheme="minorHAnsi"/>
          <w:noProof/>
          <w:sz w:val="21"/>
          <w:szCs w:val="24"/>
        </w:rPr>
      </w:pPr>
      <w:hyperlink w:anchor="_Toc133521844" w:history="1">
        <w:r w:rsidR="000E76FD" w:rsidRPr="00DA26CF">
          <w:rPr>
            <w:rStyle w:val="ae"/>
            <w:noProof/>
          </w:rPr>
          <w:t xml:space="preserve">2.2.2 </w:t>
        </w:r>
        <w:r w:rsidR="000E76FD" w:rsidRPr="00DA26CF">
          <w:rPr>
            <w:rStyle w:val="ae"/>
            <w:noProof/>
          </w:rPr>
          <w:t>对称可搜索加密正确性</w:t>
        </w:r>
        <w:r w:rsidR="000E76FD">
          <w:rPr>
            <w:noProof/>
            <w:webHidden/>
          </w:rPr>
          <w:tab/>
        </w:r>
        <w:r w:rsidR="000E76FD">
          <w:rPr>
            <w:noProof/>
            <w:webHidden/>
          </w:rPr>
          <w:fldChar w:fldCharType="begin"/>
        </w:r>
        <w:r w:rsidR="000E76FD">
          <w:rPr>
            <w:noProof/>
            <w:webHidden/>
          </w:rPr>
          <w:instrText xml:space="preserve"> PAGEREF _Toc133521844 \h </w:instrText>
        </w:r>
        <w:r w:rsidR="000E76FD">
          <w:rPr>
            <w:noProof/>
            <w:webHidden/>
          </w:rPr>
        </w:r>
        <w:r w:rsidR="000E76FD">
          <w:rPr>
            <w:noProof/>
            <w:webHidden/>
          </w:rPr>
          <w:fldChar w:fldCharType="separate"/>
        </w:r>
        <w:r w:rsidR="000E76FD">
          <w:rPr>
            <w:noProof/>
            <w:webHidden/>
          </w:rPr>
          <w:t>9</w:t>
        </w:r>
        <w:r w:rsidR="000E76FD">
          <w:rPr>
            <w:noProof/>
            <w:webHidden/>
          </w:rPr>
          <w:fldChar w:fldCharType="end"/>
        </w:r>
      </w:hyperlink>
    </w:p>
    <w:p w14:paraId="1F05E0EC" w14:textId="50A3BB35" w:rsidR="000E76FD" w:rsidRDefault="00804E7E">
      <w:pPr>
        <w:pStyle w:val="31"/>
        <w:tabs>
          <w:tab w:val="right" w:leader="dot" w:pos="8296"/>
        </w:tabs>
        <w:ind w:left="960"/>
        <w:rPr>
          <w:rFonts w:asciiTheme="minorHAnsi" w:eastAsiaTheme="minorEastAsia" w:hAnsiTheme="minorHAnsi"/>
          <w:noProof/>
          <w:sz w:val="21"/>
          <w:szCs w:val="24"/>
        </w:rPr>
      </w:pPr>
      <w:hyperlink w:anchor="_Toc133521845" w:history="1">
        <w:r w:rsidR="000E76FD" w:rsidRPr="00DA26CF">
          <w:rPr>
            <w:rStyle w:val="ae"/>
            <w:noProof/>
          </w:rPr>
          <w:t xml:space="preserve">2.2.3 </w:t>
        </w:r>
        <w:r w:rsidR="000E76FD" w:rsidRPr="00DA26CF">
          <w:rPr>
            <w:rStyle w:val="ae"/>
            <w:noProof/>
          </w:rPr>
          <w:t>对称可搜索加密安全性</w:t>
        </w:r>
        <w:r w:rsidR="000E76FD">
          <w:rPr>
            <w:noProof/>
            <w:webHidden/>
          </w:rPr>
          <w:tab/>
        </w:r>
        <w:r w:rsidR="000E76FD">
          <w:rPr>
            <w:noProof/>
            <w:webHidden/>
          </w:rPr>
          <w:fldChar w:fldCharType="begin"/>
        </w:r>
        <w:r w:rsidR="000E76FD">
          <w:rPr>
            <w:noProof/>
            <w:webHidden/>
          </w:rPr>
          <w:instrText xml:space="preserve"> PAGEREF _Toc133521845 \h </w:instrText>
        </w:r>
        <w:r w:rsidR="000E76FD">
          <w:rPr>
            <w:noProof/>
            <w:webHidden/>
          </w:rPr>
        </w:r>
        <w:r w:rsidR="000E76FD">
          <w:rPr>
            <w:noProof/>
            <w:webHidden/>
          </w:rPr>
          <w:fldChar w:fldCharType="separate"/>
        </w:r>
        <w:r w:rsidR="000E76FD">
          <w:rPr>
            <w:noProof/>
            <w:webHidden/>
          </w:rPr>
          <w:t>9</w:t>
        </w:r>
        <w:r w:rsidR="000E76FD">
          <w:rPr>
            <w:noProof/>
            <w:webHidden/>
          </w:rPr>
          <w:fldChar w:fldCharType="end"/>
        </w:r>
      </w:hyperlink>
    </w:p>
    <w:p w14:paraId="3F928C56" w14:textId="71346B7A" w:rsidR="000E76FD" w:rsidRDefault="00804E7E">
      <w:pPr>
        <w:pStyle w:val="31"/>
        <w:tabs>
          <w:tab w:val="right" w:leader="dot" w:pos="8296"/>
        </w:tabs>
        <w:ind w:left="960"/>
        <w:rPr>
          <w:rFonts w:asciiTheme="minorHAnsi" w:eastAsiaTheme="minorEastAsia" w:hAnsiTheme="minorHAnsi"/>
          <w:noProof/>
          <w:sz w:val="21"/>
          <w:szCs w:val="24"/>
        </w:rPr>
      </w:pPr>
      <w:hyperlink w:anchor="_Toc133521846" w:history="1">
        <w:r w:rsidR="000E76FD" w:rsidRPr="00DA26CF">
          <w:rPr>
            <w:rStyle w:val="ae"/>
            <w:noProof/>
          </w:rPr>
          <w:t>2.2.4</w:t>
        </w:r>
        <w:r w:rsidR="00583227">
          <w:rPr>
            <w:rStyle w:val="ae"/>
            <w:rFonts w:hint="eastAsia"/>
            <w:noProof/>
          </w:rPr>
          <w:t xml:space="preserve"> </w:t>
        </w:r>
        <m:oMath>
          <m:r>
            <w:rPr>
              <w:rStyle w:val="ae"/>
              <w:rFonts w:ascii="Cambria Math" w:hAnsi="Cambria Math"/>
              <w:noProof/>
            </w:rPr>
            <m:t>Tet</m:t>
          </m:r>
          <m:r>
            <m:rPr>
              <m:sty m:val="p"/>
            </m:rPr>
            <w:rPr>
              <w:rStyle w:val="ae"/>
              <w:rFonts w:ascii="Cambria Math" w:hAnsi="Cambria Math"/>
              <w:noProof/>
            </w:rPr>
            <m:t xml:space="preserve"> </m:t>
          </m:r>
        </m:oMath>
        <w:r w:rsidR="000E76FD" w:rsidRPr="00DA26CF">
          <w:rPr>
            <w:rStyle w:val="ae"/>
            <w:noProof/>
          </w:rPr>
          <w:t>数据结构</w:t>
        </w:r>
        <w:r w:rsidR="000E76FD">
          <w:rPr>
            <w:noProof/>
            <w:webHidden/>
          </w:rPr>
          <w:tab/>
        </w:r>
        <w:r w:rsidR="000E76FD">
          <w:rPr>
            <w:noProof/>
            <w:webHidden/>
          </w:rPr>
          <w:fldChar w:fldCharType="begin"/>
        </w:r>
        <w:r w:rsidR="000E76FD">
          <w:rPr>
            <w:noProof/>
            <w:webHidden/>
          </w:rPr>
          <w:instrText xml:space="preserve"> PAGEREF _Toc133521846 \h </w:instrText>
        </w:r>
        <w:r w:rsidR="000E76FD">
          <w:rPr>
            <w:noProof/>
            <w:webHidden/>
          </w:rPr>
        </w:r>
        <w:r w:rsidR="000E76FD">
          <w:rPr>
            <w:noProof/>
            <w:webHidden/>
          </w:rPr>
          <w:fldChar w:fldCharType="separate"/>
        </w:r>
        <w:r w:rsidR="000E76FD">
          <w:rPr>
            <w:noProof/>
            <w:webHidden/>
          </w:rPr>
          <w:t>9</w:t>
        </w:r>
        <w:r w:rsidR="000E76FD">
          <w:rPr>
            <w:noProof/>
            <w:webHidden/>
          </w:rPr>
          <w:fldChar w:fldCharType="end"/>
        </w:r>
      </w:hyperlink>
    </w:p>
    <w:p w14:paraId="741E8778" w14:textId="1EA3B148" w:rsidR="000E76FD" w:rsidRDefault="00804E7E">
      <w:pPr>
        <w:pStyle w:val="21"/>
        <w:tabs>
          <w:tab w:val="right" w:leader="dot" w:pos="8296"/>
        </w:tabs>
        <w:ind w:left="480"/>
        <w:rPr>
          <w:rFonts w:asciiTheme="minorHAnsi" w:eastAsiaTheme="minorEastAsia" w:hAnsiTheme="minorHAnsi"/>
          <w:noProof/>
          <w:sz w:val="21"/>
          <w:szCs w:val="24"/>
        </w:rPr>
      </w:pPr>
      <w:hyperlink w:anchor="_Toc133521847" w:history="1">
        <w:r w:rsidR="000E76FD" w:rsidRPr="00DA26CF">
          <w:rPr>
            <w:rStyle w:val="ae"/>
            <w:noProof/>
          </w:rPr>
          <w:t>2.3 JXT</w:t>
        </w:r>
        <w:r w:rsidR="000E76FD" w:rsidRPr="00DA26CF">
          <w:rPr>
            <w:rStyle w:val="ae"/>
            <w:noProof/>
          </w:rPr>
          <w:t>协议</w:t>
        </w:r>
        <w:r w:rsidR="000E76FD">
          <w:rPr>
            <w:noProof/>
            <w:webHidden/>
          </w:rPr>
          <w:tab/>
        </w:r>
        <w:r w:rsidR="000E76FD">
          <w:rPr>
            <w:noProof/>
            <w:webHidden/>
          </w:rPr>
          <w:fldChar w:fldCharType="begin"/>
        </w:r>
        <w:r w:rsidR="000E76FD">
          <w:rPr>
            <w:noProof/>
            <w:webHidden/>
          </w:rPr>
          <w:instrText xml:space="preserve"> PAGEREF _Toc133521847 \h </w:instrText>
        </w:r>
        <w:r w:rsidR="000E76FD">
          <w:rPr>
            <w:noProof/>
            <w:webHidden/>
          </w:rPr>
        </w:r>
        <w:r w:rsidR="000E76FD">
          <w:rPr>
            <w:noProof/>
            <w:webHidden/>
          </w:rPr>
          <w:fldChar w:fldCharType="separate"/>
        </w:r>
        <w:r w:rsidR="000E76FD">
          <w:rPr>
            <w:noProof/>
            <w:webHidden/>
          </w:rPr>
          <w:t>10</w:t>
        </w:r>
        <w:r w:rsidR="000E76FD">
          <w:rPr>
            <w:noProof/>
            <w:webHidden/>
          </w:rPr>
          <w:fldChar w:fldCharType="end"/>
        </w:r>
      </w:hyperlink>
    </w:p>
    <w:p w14:paraId="52400AB1" w14:textId="0FDCA49B" w:rsidR="000E76FD" w:rsidRDefault="00804E7E">
      <w:pPr>
        <w:pStyle w:val="31"/>
        <w:tabs>
          <w:tab w:val="right" w:leader="dot" w:pos="8296"/>
        </w:tabs>
        <w:ind w:left="960"/>
        <w:rPr>
          <w:rFonts w:asciiTheme="minorHAnsi" w:eastAsiaTheme="minorEastAsia" w:hAnsiTheme="minorHAnsi"/>
          <w:noProof/>
          <w:sz w:val="21"/>
          <w:szCs w:val="24"/>
        </w:rPr>
      </w:pPr>
      <w:hyperlink w:anchor="_Toc133521848" w:history="1">
        <w:r w:rsidR="000E76FD" w:rsidRPr="00DA26CF">
          <w:rPr>
            <w:rStyle w:val="ae"/>
            <w:noProof/>
          </w:rPr>
          <w:t>2.3.1</w:t>
        </w:r>
        <w:r w:rsidR="00583227"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XT</w:t>
        </w:r>
        <w:r w:rsidR="000E76FD" w:rsidRPr="00DA26CF">
          <w:rPr>
            <w:rStyle w:val="ae"/>
            <w:noProof/>
          </w:rPr>
          <w:t>实现</w:t>
        </w:r>
        <w:r w:rsidR="000E76FD" w:rsidRPr="00DA26CF">
          <w:rPr>
            <w:rStyle w:val="ae"/>
            <w:noProof/>
          </w:rPr>
          <w:t>Join</w:t>
        </w:r>
        <w:r w:rsidR="000E76FD" w:rsidRPr="00DA26CF">
          <w:rPr>
            <w:rStyle w:val="ae"/>
            <w:noProof/>
          </w:rPr>
          <w:t>查询的思路</w:t>
        </w:r>
        <w:r w:rsidR="000E76FD">
          <w:rPr>
            <w:noProof/>
            <w:webHidden/>
          </w:rPr>
          <w:tab/>
        </w:r>
        <w:r w:rsidR="000E76FD">
          <w:rPr>
            <w:noProof/>
            <w:webHidden/>
          </w:rPr>
          <w:fldChar w:fldCharType="begin"/>
        </w:r>
        <w:r w:rsidR="000E76FD">
          <w:rPr>
            <w:noProof/>
            <w:webHidden/>
          </w:rPr>
          <w:instrText xml:space="preserve"> PAGEREF _Toc133521848 \h </w:instrText>
        </w:r>
        <w:r w:rsidR="000E76FD">
          <w:rPr>
            <w:noProof/>
            <w:webHidden/>
          </w:rPr>
        </w:r>
        <w:r w:rsidR="000E76FD">
          <w:rPr>
            <w:noProof/>
            <w:webHidden/>
          </w:rPr>
          <w:fldChar w:fldCharType="separate"/>
        </w:r>
        <w:r w:rsidR="000E76FD">
          <w:rPr>
            <w:noProof/>
            <w:webHidden/>
          </w:rPr>
          <w:t>10</w:t>
        </w:r>
        <w:r w:rsidR="000E76FD">
          <w:rPr>
            <w:noProof/>
            <w:webHidden/>
          </w:rPr>
          <w:fldChar w:fldCharType="end"/>
        </w:r>
      </w:hyperlink>
    </w:p>
    <w:p w14:paraId="7DE70B21" w14:textId="09664C81" w:rsidR="000E76FD" w:rsidRDefault="00804E7E">
      <w:pPr>
        <w:pStyle w:val="31"/>
        <w:tabs>
          <w:tab w:val="right" w:leader="dot" w:pos="8296"/>
        </w:tabs>
        <w:ind w:left="960"/>
        <w:rPr>
          <w:rFonts w:asciiTheme="minorHAnsi" w:eastAsiaTheme="minorEastAsia" w:hAnsiTheme="minorHAnsi"/>
          <w:noProof/>
          <w:sz w:val="21"/>
          <w:szCs w:val="24"/>
        </w:rPr>
      </w:pPr>
      <w:hyperlink w:anchor="_Toc133521849" w:history="1">
        <w:r w:rsidR="000E76FD" w:rsidRPr="00DA26CF">
          <w:rPr>
            <w:rStyle w:val="ae"/>
            <w:noProof/>
          </w:rPr>
          <w:t>2.3.2</w:t>
        </w:r>
        <w:r w:rsidR="00583227">
          <w:rPr>
            <w:rStyle w:val="ae"/>
            <w:noProof/>
          </w:rPr>
          <w:t xml:space="preserve"> </w:t>
        </w:r>
        <w:r w:rsidR="000E76FD" w:rsidRPr="00DA26CF">
          <w:rPr>
            <w:rStyle w:val="ae"/>
            <w:noProof/>
          </w:rPr>
          <w:t>两个子查询的实现</w:t>
        </w:r>
        <w:r w:rsidR="000E76FD">
          <w:rPr>
            <w:noProof/>
            <w:webHidden/>
          </w:rPr>
          <w:tab/>
        </w:r>
        <w:r w:rsidR="000E76FD">
          <w:rPr>
            <w:noProof/>
            <w:webHidden/>
          </w:rPr>
          <w:fldChar w:fldCharType="begin"/>
        </w:r>
        <w:r w:rsidR="000E76FD">
          <w:rPr>
            <w:noProof/>
            <w:webHidden/>
          </w:rPr>
          <w:instrText xml:space="preserve"> PAGEREF _Toc133521849 \h </w:instrText>
        </w:r>
        <w:r w:rsidR="000E76FD">
          <w:rPr>
            <w:noProof/>
            <w:webHidden/>
          </w:rPr>
        </w:r>
        <w:r w:rsidR="000E76FD">
          <w:rPr>
            <w:noProof/>
            <w:webHidden/>
          </w:rPr>
          <w:fldChar w:fldCharType="separate"/>
        </w:r>
        <w:r w:rsidR="000E76FD">
          <w:rPr>
            <w:noProof/>
            <w:webHidden/>
          </w:rPr>
          <w:t>11</w:t>
        </w:r>
        <w:r w:rsidR="000E76FD">
          <w:rPr>
            <w:noProof/>
            <w:webHidden/>
          </w:rPr>
          <w:fldChar w:fldCharType="end"/>
        </w:r>
      </w:hyperlink>
    </w:p>
    <w:p w14:paraId="23A2E13C" w14:textId="603D39B4" w:rsidR="000E76FD" w:rsidRDefault="00804E7E">
      <w:pPr>
        <w:pStyle w:val="31"/>
        <w:tabs>
          <w:tab w:val="right" w:leader="dot" w:pos="8296"/>
        </w:tabs>
        <w:ind w:left="960"/>
        <w:rPr>
          <w:rFonts w:asciiTheme="minorHAnsi" w:eastAsiaTheme="minorEastAsia" w:hAnsiTheme="minorHAnsi"/>
          <w:noProof/>
          <w:sz w:val="21"/>
          <w:szCs w:val="24"/>
        </w:rPr>
      </w:pPr>
      <w:hyperlink w:anchor="_Toc133521850" w:history="1">
        <w:r w:rsidR="000E76FD" w:rsidRPr="00DA26CF">
          <w:rPr>
            <w:rStyle w:val="ae"/>
            <w:noProof/>
          </w:rPr>
          <w:t xml:space="preserve">2.3.3 </w:t>
        </w:r>
        <w:r w:rsidR="000E76FD" w:rsidRPr="00DA26CF">
          <w:rPr>
            <w:rStyle w:val="ae"/>
            <w:noProof/>
          </w:rPr>
          <w:t>协议具体流程</w:t>
        </w:r>
        <w:r w:rsidR="000E76FD">
          <w:rPr>
            <w:noProof/>
            <w:webHidden/>
          </w:rPr>
          <w:tab/>
        </w:r>
        <w:r w:rsidR="000E76FD">
          <w:rPr>
            <w:noProof/>
            <w:webHidden/>
          </w:rPr>
          <w:fldChar w:fldCharType="begin"/>
        </w:r>
        <w:r w:rsidR="000E76FD">
          <w:rPr>
            <w:noProof/>
            <w:webHidden/>
          </w:rPr>
          <w:instrText xml:space="preserve"> PAGEREF _Toc133521850 \h </w:instrText>
        </w:r>
        <w:r w:rsidR="000E76FD">
          <w:rPr>
            <w:noProof/>
            <w:webHidden/>
          </w:rPr>
        </w:r>
        <w:r w:rsidR="000E76FD">
          <w:rPr>
            <w:noProof/>
            <w:webHidden/>
          </w:rPr>
          <w:fldChar w:fldCharType="separate"/>
        </w:r>
        <w:r w:rsidR="000E76FD">
          <w:rPr>
            <w:noProof/>
            <w:webHidden/>
          </w:rPr>
          <w:t>12</w:t>
        </w:r>
        <w:r w:rsidR="000E76FD">
          <w:rPr>
            <w:noProof/>
            <w:webHidden/>
          </w:rPr>
          <w:fldChar w:fldCharType="end"/>
        </w:r>
      </w:hyperlink>
    </w:p>
    <w:p w14:paraId="3AA7722B" w14:textId="77191FB7" w:rsidR="000E76FD" w:rsidRDefault="00804E7E">
      <w:pPr>
        <w:pStyle w:val="12"/>
        <w:rPr>
          <w:rFonts w:asciiTheme="minorHAnsi" w:eastAsiaTheme="minorEastAsia" w:hAnsiTheme="minorHAnsi"/>
          <w:noProof/>
          <w:sz w:val="21"/>
          <w:szCs w:val="24"/>
        </w:rPr>
      </w:pPr>
      <w:hyperlink w:anchor="_Toc133521851" w:history="1">
        <w:r w:rsidR="000E76FD" w:rsidRPr="00DA26CF">
          <w:rPr>
            <w:rStyle w:val="ae"/>
            <w:noProof/>
          </w:rPr>
          <w:t>3 MC-JXT</w:t>
        </w:r>
        <w:r w:rsidR="000E76FD" w:rsidRPr="00DA26CF">
          <w:rPr>
            <w:rStyle w:val="ae"/>
            <w:noProof/>
          </w:rPr>
          <w:t>协议设计</w:t>
        </w:r>
        <w:r w:rsidR="000E76FD">
          <w:rPr>
            <w:noProof/>
            <w:webHidden/>
          </w:rPr>
          <w:tab/>
        </w:r>
        <w:r w:rsidR="000E76FD">
          <w:rPr>
            <w:noProof/>
            <w:webHidden/>
          </w:rPr>
          <w:fldChar w:fldCharType="begin"/>
        </w:r>
        <w:r w:rsidR="000E76FD">
          <w:rPr>
            <w:noProof/>
            <w:webHidden/>
          </w:rPr>
          <w:instrText xml:space="preserve"> PAGEREF _Toc133521851 \h </w:instrText>
        </w:r>
        <w:r w:rsidR="000E76FD">
          <w:rPr>
            <w:noProof/>
            <w:webHidden/>
          </w:rPr>
        </w:r>
        <w:r w:rsidR="000E76FD">
          <w:rPr>
            <w:noProof/>
            <w:webHidden/>
          </w:rPr>
          <w:fldChar w:fldCharType="separate"/>
        </w:r>
        <w:r w:rsidR="000E76FD">
          <w:rPr>
            <w:noProof/>
            <w:webHidden/>
          </w:rPr>
          <w:t>15</w:t>
        </w:r>
        <w:r w:rsidR="000E76FD">
          <w:rPr>
            <w:noProof/>
            <w:webHidden/>
          </w:rPr>
          <w:fldChar w:fldCharType="end"/>
        </w:r>
      </w:hyperlink>
    </w:p>
    <w:p w14:paraId="44D3BE60" w14:textId="4E4EC53C" w:rsidR="000E76FD" w:rsidRDefault="00804E7E">
      <w:pPr>
        <w:pStyle w:val="21"/>
        <w:tabs>
          <w:tab w:val="right" w:leader="dot" w:pos="8296"/>
        </w:tabs>
        <w:ind w:left="480"/>
        <w:rPr>
          <w:rFonts w:asciiTheme="minorHAnsi" w:eastAsiaTheme="minorEastAsia" w:hAnsiTheme="minorHAnsi"/>
          <w:noProof/>
          <w:sz w:val="21"/>
          <w:szCs w:val="24"/>
        </w:rPr>
      </w:pPr>
      <w:hyperlink w:anchor="_Toc133521852" w:history="1">
        <w:r w:rsidR="000E76FD" w:rsidRPr="00DA26CF">
          <w:rPr>
            <w:rStyle w:val="ae"/>
            <w:noProof/>
          </w:rPr>
          <w:t xml:space="preserve">3.1 </w:t>
        </w:r>
        <w:r w:rsidR="000E76FD" w:rsidRPr="00DA26CF">
          <w:rPr>
            <w:rStyle w:val="ae"/>
            <w:noProof/>
          </w:rPr>
          <w:t>多用户对称可搜索加密定义</w:t>
        </w:r>
        <w:r w:rsidR="000E76FD">
          <w:rPr>
            <w:noProof/>
            <w:webHidden/>
          </w:rPr>
          <w:tab/>
        </w:r>
        <w:r w:rsidR="000E76FD">
          <w:rPr>
            <w:noProof/>
            <w:webHidden/>
          </w:rPr>
          <w:fldChar w:fldCharType="begin"/>
        </w:r>
        <w:r w:rsidR="000E76FD">
          <w:rPr>
            <w:noProof/>
            <w:webHidden/>
          </w:rPr>
          <w:instrText xml:space="preserve"> PAGEREF _Toc133521852 \h </w:instrText>
        </w:r>
        <w:r w:rsidR="000E76FD">
          <w:rPr>
            <w:noProof/>
            <w:webHidden/>
          </w:rPr>
        </w:r>
        <w:r w:rsidR="000E76FD">
          <w:rPr>
            <w:noProof/>
            <w:webHidden/>
          </w:rPr>
          <w:fldChar w:fldCharType="separate"/>
        </w:r>
        <w:r w:rsidR="000E76FD">
          <w:rPr>
            <w:noProof/>
            <w:webHidden/>
          </w:rPr>
          <w:t>15</w:t>
        </w:r>
        <w:r w:rsidR="000E76FD">
          <w:rPr>
            <w:noProof/>
            <w:webHidden/>
          </w:rPr>
          <w:fldChar w:fldCharType="end"/>
        </w:r>
      </w:hyperlink>
    </w:p>
    <w:p w14:paraId="0A3B5227" w14:textId="6856DADE" w:rsidR="000E76FD" w:rsidRDefault="00804E7E">
      <w:pPr>
        <w:pStyle w:val="21"/>
        <w:tabs>
          <w:tab w:val="right" w:leader="dot" w:pos="8296"/>
        </w:tabs>
        <w:ind w:left="480"/>
        <w:rPr>
          <w:rFonts w:asciiTheme="minorHAnsi" w:eastAsiaTheme="minorEastAsia" w:hAnsiTheme="minorHAnsi"/>
          <w:noProof/>
          <w:sz w:val="21"/>
          <w:szCs w:val="24"/>
        </w:rPr>
      </w:pPr>
      <w:hyperlink w:anchor="_Toc133521853" w:history="1">
        <w:r w:rsidR="000E76FD" w:rsidRPr="00DA26CF">
          <w:rPr>
            <w:rStyle w:val="ae"/>
            <w:noProof/>
          </w:rPr>
          <w:t>3.2</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构造</w:t>
        </w:r>
        <w:r w:rsidR="000E76FD">
          <w:rPr>
            <w:noProof/>
            <w:webHidden/>
          </w:rPr>
          <w:tab/>
        </w:r>
        <w:r w:rsidR="000E76FD">
          <w:rPr>
            <w:noProof/>
            <w:webHidden/>
          </w:rPr>
          <w:fldChar w:fldCharType="begin"/>
        </w:r>
        <w:r w:rsidR="000E76FD">
          <w:rPr>
            <w:noProof/>
            <w:webHidden/>
          </w:rPr>
          <w:instrText xml:space="preserve"> PAGEREF _Toc133521853 \h </w:instrText>
        </w:r>
        <w:r w:rsidR="000E76FD">
          <w:rPr>
            <w:noProof/>
            <w:webHidden/>
          </w:rPr>
        </w:r>
        <w:r w:rsidR="000E76FD">
          <w:rPr>
            <w:noProof/>
            <w:webHidden/>
          </w:rPr>
          <w:fldChar w:fldCharType="separate"/>
        </w:r>
        <w:r w:rsidR="000E76FD">
          <w:rPr>
            <w:noProof/>
            <w:webHidden/>
          </w:rPr>
          <w:t>16</w:t>
        </w:r>
        <w:r w:rsidR="000E76FD">
          <w:rPr>
            <w:noProof/>
            <w:webHidden/>
          </w:rPr>
          <w:fldChar w:fldCharType="end"/>
        </w:r>
      </w:hyperlink>
    </w:p>
    <w:p w14:paraId="20CB5D83" w14:textId="46A36CA9" w:rsidR="000E76FD" w:rsidRDefault="00804E7E">
      <w:pPr>
        <w:pStyle w:val="31"/>
        <w:tabs>
          <w:tab w:val="right" w:leader="dot" w:pos="8296"/>
        </w:tabs>
        <w:ind w:left="960"/>
        <w:rPr>
          <w:rFonts w:asciiTheme="minorHAnsi" w:eastAsiaTheme="minorEastAsia" w:hAnsiTheme="minorHAnsi"/>
          <w:noProof/>
          <w:sz w:val="21"/>
          <w:szCs w:val="24"/>
        </w:rPr>
      </w:pPr>
      <w:hyperlink w:anchor="_Toc133521854" w:history="1">
        <w:r w:rsidR="000E76FD" w:rsidRPr="00DA26CF">
          <w:rPr>
            <w:rStyle w:val="ae"/>
            <w:noProof/>
          </w:rPr>
          <w:t>3.2.1</w:t>
        </w:r>
        <m:oMath>
          <m:r>
            <w:rPr>
              <w:rStyle w:val="ae"/>
              <w:rFonts w:ascii="Cambria Math" w:hAnsi="Cambria Math"/>
              <w:noProof/>
            </w:rPr>
            <m:t xml:space="preserve"> EDBSetup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4 \h </w:instrText>
        </w:r>
        <w:r w:rsidR="000E76FD">
          <w:rPr>
            <w:noProof/>
            <w:webHidden/>
          </w:rPr>
        </w:r>
        <w:r w:rsidR="000E76FD">
          <w:rPr>
            <w:noProof/>
            <w:webHidden/>
          </w:rPr>
          <w:fldChar w:fldCharType="separate"/>
        </w:r>
        <w:r w:rsidR="000E76FD">
          <w:rPr>
            <w:noProof/>
            <w:webHidden/>
          </w:rPr>
          <w:t>16</w:t>
        </w:r>
        <w:r w:rsidR="000E76FD">
          <w:rPr>
            <w:noProof/>
            <w:webHidden/>
          </w:rPr>
          <w:fldChar w:fldCharType="end"/>
        </w:r>
      </w:hyperlink>
    </w:p>
    <w:p w14:paraId="34CF3F09" w14:textId="2F95E649" w:rsidR="000E76FD" w:rsidRDefault="00804E7E">
      <w:pPr>
        <w:pStyle w:val="31"/>
        <w:tabs>
          <w:tab w:val="right" w:leader="dot" w:pos="8296"/>
        </w:tabs>
        <w:ind w:left="960"/>
        <w:rPr>
          <w:rFonts w:asciiTheme="minorHAnsi" w:eastAsiaTheme="minorEastAsia" w:hAnsiTheme="minorHAnsi"/>
          <w:noProof/>
          <w:sz w:val="21"/>
          <w:szCs w:val="24"/>
        </w:rPr>
      </w:pPr>
      <w:hyperlink w:anchor="_Toc133521855" w:history="1">
        <w:r w:rsidR="000E76FD" w:rsidRPr="00DA26CF">
          <w:rPr>
            <w:rStyle w:val="ae"/>
            <w:noProof/>
          </w:rPr>
          <w:t>3.2.2</w:t>
        </w:r>
        <m:oMath>
          <m:r>
            <w:rPr>
              <w:rStyle w:val="ae"/>
              <w:rFonts w:ascii="Cambria Math" w:hAnsi="Cambria Math"/>
              <w:noProof/>
            </w:rPr>
            <m:t xml:space="preserve"> GenToken</m:t>
          </m:r>
        </m:oMath>
        <w:r w:rsidR="000E76FD" w:rsidRPr="00DA26CF">
          <w:rPr>
            <w:rStyle w:val="ae"/>
            <w:noProof/>
          </w:rPr>
          <w:t xml:space="preserve"> </w:t>
        </w:r>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5 \h </w:instrText>
        </w:r>
        <w:r w:rsidR="000E76FD">
          <w:rPr>
            <w:noProof/>
            <w:webHidden/>
          </w:rPr>
        </w:r>
        <w:r w:rsidR="000E76FD">
          <w:rPr>
            <w:noProof/>
            <w:webHidden/>
          </w:rPr>
          <w:fldChar w:fldCharType="separate"/>
        </w:r>
        <w:r w:rsidR="000E76FD">
          <w:rPr>
            <w:noProof/>
            <w:webHidden/>
          </w:rPr>
          <w:t>19</w:t>
        </w:r>
        <w:r w:rsidR="000E76FD">
          <w:rPr>
            <w:noProof/>
            <w:webHidden/>
          </w:rPr>
          <w:fldChar w:fldCharType="end"/>
        </w:r>
      </w:hyperlink>
    </w:p>
    <w:p w14:paraId="0DB20AF3" w14:textId="29D1EB77" w:rsidR="000E76FD" w:rsidRDefault="00804E7E">
      <w:pPr>
        <w:pStyle w:val="31"/>
        <w:tabs>
          <w:tab w:val="right" w:leader="dot" w:pos="8296"/>
        </w:tabs>
        <w:ind w:left="960"/>
        <w:rPr>
          <w:rFonts w:asciiTheme="minorHAnsi" w:eastAsiaTheme="minorEastAsia" w:hAnsiTheme="minorHAnsi"/>
          <w:noProof/>
          <w:sz w:val="21"/>
          <w:szCs w:val="24"/>
        </w:rPr>
      </w:pPr>
      <w:hyperlink w:anchor="_Toc133521856" w:history="1">
        <w:r w:rsidR="000E76FD" w:rsidRPr="00DA26CF">
          <w:rPr>
            <w:rStyle w:val="ae"/>
            <w:noProof/>
          </w:rPr>
          <w:t>3.2.3</w:t>
        </w:r>
        <m:oMath>
          <m:r>
            <w:rPr>
              <w:rStyle w:val="ae"/>
              <w:rFonts w:ascii="Cambria Math" w:hAnsi="Cambria Math"/>
              <w:noProof/>
            </w:rPr>
            <m:t xml:space="preserve"> Search</m:t>
          </m:r>
          <m:r>
            <w:rPr>
              <w:rStyle w:val="ae"/>
              <w:rFonts w:ascii="Cambria Math"/>
              <w:noProof/>
            </w:rPr>
            <m:t xml:space="preserve">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6 \h </w:instrText>
        </w:r>
        <w:r w:rsidR="000E76FD">
          <w:rPr>
            <w:noProof/>
            <w:webHidden/>
          </w:rPr>
        </w:r>
        <w:r w:rsidR="000E76FD">
          <w:rPr>
            <w:noProof/>
            <w:webHidden/>
          </w:rPr>
          <w:fldChar w:fldCharType="separate"/>
        </w:r>
        <w:r w:rsidR="000E76FD">
          <w:rPr>
            <w:noProof/>
            <w:webHidden/>
          </w:rPr>
          <w:t>22</w:t>
        </w:r>
        <w:r w:rsidR="000E76FD">
          <w:rPr>
            <w:noProof/>
            <w:webHidden/>
          </w:rPr>
          <w:fldChar w:fldCharType="end"/>
        </w:r>
      </w:hyperlink>
    </w:p>
    <w:p w14:paraId="025AB51E" w14:textId="20D66309" w:rsidR="000E76FD" w:rsidRDefault="00804E7E">
      <w:pPr>
        <w:pStyle w:val="21"/>
        <w:tabs>
          <w:tab w:val="right" w:leader="dot" w:pos="8296"/>
        </w:tabs>
        <w:ind w:left="480"/>
        <w:rPr>
          <w:rFonts w:asciiTheme="minorHAnsi" w:eastAsiaTheme="minorEastAsia" w:hAnsiTheme="minorHAnsi"/>
          <w:noProof/>
          <w:sz w:val="21"/>
          <w:szCs w:val="24"/>
        </w:rPr>
      </w:pPr>
      <w:hyperlink w:anchor="_Toc133521857" w:history="1">
        <w:r w:rsidR="000E76FD" w:rsidRPr="00DA26CF">
          <w:rPr>
            <w:rStyle w:val="ae"/>
            <w:noProof/>
          </w:rPr>
          <w:t>3.3</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正确性分析</w:t>
        </w:r>
        <w:r w:rsidR="000E76FD">
          <w:rPr>
            <w:noProof/>
            <w:webHidden/>
          </w:rPr>
          <w:tab/>
        </w:r>
        <w:r w:rsidR="000E76FD">
          <w:rPr>
            <w:noProof/>
            <w:webHidden/>
          </w:rPr>
          <w:fldChar w:fldCharType="begin"/>
        </w:r>
        <w:r w:rsidR="000E76FD">
          <w:rPr>
            <w:noProof/>
            <w:webHidden/>
          </w:rPr>
          <w:instrText xml:space="preserve"> PAGEREF _Toc133521857 \h </w:instrText>
        </w:r>
        <w:r w:rsidR="000E76FD">
          <w:rPr>
            <w:noProof/>
            <w:webHidden/>
          </w:rPr>
        </w:r>
        <w:r w:rsidR="000E76FD">
          <w:rPr>
            <w:noProof/>
            <w:webHidden/>
          </w:rPr>
          <w:fldChar w:fldCharType="separate"/>
        </w:r>
        <w:r w:rsidR="000E76FD">
          <w:rPr>
            <w:noProof/>
            <w:webHidden/>
          </w:rPr>
          <w:t>25</w:t>
        </w:r>
        <w:r w:rsidR="000E76FD">
          <w:rPr>
            <w:noProof/>
            <w:webHidden/>
          </w:rPr>
          <w:fldChar w:fldCharType="end"/>
        </w:r>
      </w:hyperlink>
    </w:p>
    <w:p w14:paraId="6CE2F326" w14:textId="191E1088" w:rsidR="000E76FD" w:rsidRDefault="00804E7E">
      <w:pPr>
        <w:pStyle w:val="21"/>
        <w:tabs>
          <w:tab w:val="right" w:leader="dot" w:pos="8296"/>
        </w:tabs>
        <w:ind w:left="480"/>
        <w:rPr>
          <w:rFonts w:asciiTheme="minorHAnsi" w:eastAsiaTheme="minorEastAsia" w:hAnsiTheme="minorHAnsi"/>
          <w:noProof/>
          <w:sz w:val="21"/>
          <w:szCs w:val="24"/>
        </w:rPr>
      </w:pPr>
      <w:hyperlink w:anchor="_Toc133521858" w:history="1">
        <w:r w:rsidR="000E76FD" w:rsidRPr="00DA26CF">
          <w:rPr>
            <w:rStyle w:val="ae"/>
            <w:noProof/>
          </w:rPr>
          <w:t>3.4</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安全性分析</w:t>
        </w:r>
        <w:r w:rsidR="000E76FD">
          <w:rPr>
            <w:noProof/>
            <w:webHidden/>
          </w:rPr>
          <w:tab/>
        </w:r>
        <w:r w:rsidR="000E76FD">
          <w:rPr>
            <w:noProof/>
            <w:webHidden/>
          </w:rPr>
          <w:fldChar w:fldCharType="begin"/>
        </w:r>
        <w:r w:rsidR="000E76FD">
          <w:rPr>
            <w:noProof/>
            <w:webHidden/>
          </w:rPr>
          <w:instrText xml:space="preserve"> PAGEREF _Toc133521858 \h </w:instrText>
        </w:r>
        <w:r w:rsidR="000E76FD">
          <w:rPr>
            <w:noProof/>
            <w:webHidden/>
          </w:rPr>
        </w:r>
        <w:r w:rsidR="000E76FD">
          <w:rPr>
            <w:noProof/>
            <w:webHidden/>
          </w:rPr>
          <w:fldChar w:fldCharType="separate"/>
        </w:r>
        <w:r w:rsidR="000E76FD">
          <w:rPr>
            <w:noProof/>
            <w:webHidden/>
          </w:rPr>
          <w:t>26</w:t>
        </w:r>
        <w:r w:rsidR="000E76FD">
          <w:rPr>
            <w:noProof/>
            <w:webHidden/>
          </w:rPr>
          <w:fldChar w:fldCharType="end"/>
        </w:r>
      </w:hyperlink>
    </w:p>
    <w:p w14:paraId="5996DBF0" w14:textId="0802E49C" w:rsidR="000E76FD" w:rsidRDefault="00804E7E">
      <w:pPr>
        <w:pStyle w:val="31"/>
        <w:tabs>
          <w:tab w:val="right" w:leader="dot" w:pos="8296"/>
        </w:tabs>
        <w:ind w:left="960"/>
        <w:rPr>
          <w:rFonts w:asciiTheme="minorHAnsi" w:eastAsiaTheme="minorEastAsia" w:hAnsiTheme="minorHAnsi"/>
          <w:noProof/>
          <w:sz w:val="21"/>
          <w:szCs w:val="24"/>
        </w:rPr>
      </w:pPr>
      <w:hyperlink w:anchor="_Toc133521859" w:history="1">
        <w:r w:rsidR="000E76FD" w:rsidRPr="00DA26CF">
          <w:rPr>
            <w:rStyle w:val="ae"/>
            <w:noProof/>
          </w:rPr>
          <w:t xml:space="preserve">3.4.1 </w:t>
        </w:r>
        <w:r w:rsidR="000E76FD" w:rsidRPr="00DA26CF">
          <w:rPr>
            <w:rStyle w:val="ae"/>
            <w:noProof/>
          </w:rPr>
          <w:t>攻击者为服务端</w:t>
        </w:r>
        <w:r w:rsidR="000E76FD" w:rsidRPr="00DA26CF">
          <w:rPr>
            <w:rStyle w:val="ae"/>
            <w:noProof/>
          </w:rPr>
          <w:t xml:space="preserve"> </w:t>
        </w:r>
        <m:oMath>
          <m:r>
            <m:rPr>
              <m:scr m:val="script"/>
            </m:rPr>
            <w:rPr>
              <w:rStyle w:val="ae"/>
              <w:rFonts w:ascii="Cambria Math" w:hAnsi="Cambria Math"/>
              <w:noProof/>
            </w:rPr>
            <m:t>S</m:t>
          </m:r>
        </m:oMath>
        <w:r w:rsidR="000E76FD" w:rsidRPr="00DA26CF">
          <w:rPr>
            <w:rStyle w:val="ae"/>
            <w:noProof/>
          </w:rPr>
          <w:t xml:space="preserve"> </w:t>
        </w:r>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59 \h </w:instrText>
        </w:r>
        <w:r w:rsidR="000E76FD">
          <w:rPr>
            <w:noProof/>
            <w:webHidden/>
          </w:rPr>
        </w:r>
        <w:r w:rsidR="000E76FD">
          <w:rPr>
            <w:noProof/>
            <w:webHidden/>
          </w:rPr>
          <w:fldChar w:fldCharType="separate"/>
        </w:r>
        <w:r w:rsidR="000E76FD">
          <w:rPr>
            <w:noProof/>
            <w:webHidden/>
          </w:rPr>
          <w:t>26</w:t>
        </w:r>
        <w:r w:rsidR="000E76FD">
          <w:rPr>
            <w:noProof/>
            <w:webHidden/>
          </w:rPr>
          <w:fldChar w:fldCharType="end"/>
        </w:r>
      </w:hyperlink>
    </w:p>
    <w:p w14:paraId="0B805C95" w14:textId="5779047E" w:rsidR="000E76FD" w:rsidRDefault="00804E7E">
      <w:pPr>
        <w:pStyle w:val="31"/>
        <w:tabs>
          <w:tab w:val="right" w:leader="dot" w:pos="8296"/>
        </w:tabs>
        <w:ind w:left="960"/>
        <w:rPr>
          <w:rFonts w:asciiTheme="minorHAnsi" w:eastAsiaTheme="minorEastAsia" w:hAnsiTheme="minorHAnsi"/>
          <w:noProof/>
          <w:sz w:val="21"/>
          <w:szCs w:val="24"/>
        </w:rPr>
      </w:pPr>
      <w:hyperlink w:anchor="_Toc133521860" w:history="1">
        <w:r w:rsidR="000E76FD" w:rsidRPr="00DA26CF">
          <w:rPr>
            <w:rStyle w:val="ae"/>
            <w:noProof/>
          </w:rPr>
          <w:t xml:space="preserve">3.4.2 </w:t>
        </w:r>
        <w:r w:rsidR="000E76FD" w:rsidRPr="00DA26CF">
          <w:rPr>
            <w:rStyle w:val="ae"/>
            <w:noProof/>
          </w:rPr>
          <w:t>攻击者为客户端</w:t>
        </w:r>
        <w:r w:rsidR="000E76FD" w:rsidRPr="00DA26CF">
          <w:rPr>
            <w:rStyle w:val="ae"/>
            <w:noProof/>
          </w:rPr>
          <w:t xml:space="preserve"> </w:t>
        </w:r>
        <m:oMath>
          <m:r>
            <m:rPr>
              <m:scr m:val="script"/>
            </m:rPr>
            <w:rPr>
              <w:rStyle w:val="ae"/>
              <w:rFonts w:ascii="Cambria Math" w:hAnsi="Cambria Math"/>
              <w:noProof/>
            </w:rPr>
            <m:t xml:space="preserve">C </m:t>
          </m:r>
        </m:oMath>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60 \h </w:instrText>
        </w:r>
        <w:r w:rsidR="000E76FD">
          <w:rPr>
            <w:noProof/>
            <w:webHidden/>
          </w:rPr>
        </w:r>
        <w:r w:rsidR="000E76FD">
          <w:rPr>
            <w:noProof/>
            <w:webHidden/>
          </w:rPr>
          <w:fldChar w:fldCharType="separate"/>
        </w:r>
        <w:r w:rsidR="000E76FD">
          <w:rPr>
            <w:noProof/>
            <w:webHidden/>
          </w:rPr>
          <w:t>26</w:t>
        </w:r>
        <w:r w:rsidR="000E76FD">
          <w:rPr>
            <w:noProof/>
            <w:webHidden/>
          </w:rPr>
          <w:fldChar w:fldCharType="end"/>
        </w:r>
      </w:hyperlink>
    </w:p>
    <w:p w14:paraId="566C842A" w14:textId="5E49CE87" w:rsidR="000E76FD" w:rsidRDefault="00804E7E">
      <w:pPr>
        <w:pStyle w:val="21"/>
        <w:tabs>
          <w:tab w:val="right" w:leader="dot" w:pos="8296"/>
        </w:tabs>
        <w:ind w:left="480"/>
        <w:rPr>
          <w:rFonts w:asciiTheme="minorHAnsi" w:eastAsiaTheme="minorEastAsia" w:hAnsiTheme="minorHAnsi"/>
          <w:noProof/>
          <w:sz w:val="21"/>
          <w:szCs w:val="24"/>
        </w:rPr>
      </w:pPr>
      <w:hyperlink w:anchor="_Toc133521861" w:history="1">
        <w:r w:rsidR="000E76FD" w:rsidRPr="00DA26CF">
          <w:rPr>
            <w:rStyle w:val="ae"/>
            <w:noProof/>
          </w:rPr>
          <w:t>3.5</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理论开销分析</w:t>
        </w:r>
        <w:r w:rsidR="000E76FD">
          <w:rPr>
            <w:noProof/>
            <w:webHidden/>
          </w:rPr>
          <w:tab/>
        </w:r>
        <w:r w:rsidR="000E76FD">
          <w:rPr>
            <w:noProof/>
            <w:webHidden/>
          </w:rPr>
          <w:fldChar w:fldCharType="begin"/>
        </w:r>
        <w:r w:rsidR="000E76FD">
          <w:rPr>
            <w:noProof/>
            <w:webHidden/>
          </w:rPr>
          <w:instrText xml:space="preserve"> PAGEREF _Toc133521861 \h </w:instrText>
        </w:r>
        <w:r w:rsidR="000E76FD">
          <w:rPr>
            <w:noProof/>
            <w:webHidden/>
          </w:rPr>
        </w:r>
        <w:r w:rsidR="000E76FD">
          <w:rPr>
            <w:noProof/>
            <w:webHidden/>
          </w:rPr>
          <w:fldChar w:fldCharType="separate"/>
        </w:r>
        <w:r w:rsidR="000E76FD">
          <w:rPr>
            <w:noProof/>
            <w:webHidden/>
          </w:rPr>
          <w:t>32</w:t>
        </w:r>
        <w:r w:rsidR="000E76FD">
          <w:rPr>
            <w:noProof/>
            <w:webHidden/>
          </w:rPr>
          <w:fldChar w:fldCharType="end"/>
        </w:r>
      </w:hyperlink>
    </w:p>
    <w:p w14:paraId="1C171667" w14:textId="089541FF" w:rsidR="000E76FD" w:rsidRDefault="00804E7E">
      <w:pPr>
        <w:pStyle w:val="31"/>
        <w:tabs>
          <w:tab w:val="right" w:leader="dot" w:pos="8296"/>
        </w:tabs>
        <w:ind w:left="960"/>
        <w:rPr>
          <w:rFonts w:asciiTheme="minorHAnsi" w:eastAsiaTheme="minorEastAsia" w:hAnsiTheme="minorHAnsi"/>
          <w:noProof/>
          <w:sz w:val="21"/>
          <w:szCs w:val="24"/>
        </w:rPr>
      </w:pPr>
      <w:hyperlink w:anchor="_Toc133521862" w:history="1">
        <w:r w:rsidR="000E76FD" w:rsidRPr="00DA26CF">
          <w:rPr>
            <w:rStyle w:val="ae"/>
            <w:noProof/>
          </w:rPr>
          <w:t xml:space="preserve">3.5.1 </w:t>
        </w:r>
        <w:r w:rsidR="000E76FD" w:rsidRPr="00DA26CF">
          <w:rPr>
            <w:rStyle w:val="ae"/>
            <w:noProof/>
          </w:rPr>
          <w:t>存储开销</w:t>
        </w:r>
        <w:r w:rsidR="000E76FD">
          <w:rPr>
            <w:noProof/>
            <w:webHidden/>
          </w:rPr>
          <w:tab/>
        </w:r>
        <w:r w:rsidR="000E76FD">
          <w:rPr>
            <w:noProof/>
            <w:webHidden/>
          </w:rPr>
          <w:fldChar w:fldCharType="begin"/>
        </w:r>
        <w:r w:rsidR="000E76FD">
          <w:rPr>
            <w:noProof/>
            <w:webHidden/>
          </w:rPr>
          <w:instrText xml:space="preserve"> PAGEREF _Toc133521862 \h </w:instrText>
        </w:r>
        <w:r w:rsidR="000E76FD">
          <w:rPr>
            <w:noProof/>
            <w:webHidden/>
          </w:rPr>
        </w:r>
        <w:r w:rsidR="000E76FD">
          <w:rPr>
            <w:noProof/>
            <w:webHidden/>
          </w:rPr>
          <w:fldChar w:fldCharType="separate"/>
        </w:r>
        <w:r w:rsidR="000E76FD">
          <w:rPr>
            <w:noProof/>
            <w:webHidden/>
          </w:rPr>
          <w:t>33</w:t>
        </w:r>
        <w:r w:rsidR="000E76FD">
          <w:rPr>
            <w:noProof/>
            <w:webHidden/>
          </w:rPr>
          <w:fldChar w:fldCharType="end"/>
        </w:r>
      </w:hyperlink>
    </w:p>
    <w:p w14:paraId="3CC32A69" w14:textId="4DC63BEA" w:rsidR="000E76FD" w:rsidRDefault="00804E7E">
      <w:pPr>
        <w:pStyle w:val="31"/>
        <w:tabs>
          <w:tab w:val="right" w:leader="dot" w:pos="8296"/>
        </w:tabs>
        <w:ind w:left="960"/>
        <w:rPr>
          <w:rFonts w:asciiTheme="minorHAnsi" w:eastAsiaTheme="minorEastAsia" w:hAnsiTheme="minorHAnsi"/>
          <w:noProof/>
          <w:sz w:val="21"/>
          <w:szCs w:val="24"/>
        </w:rPr>
      </w:pPr>
      <w:hyperlink w:anchor="_Toc133521863" w:history="1">
        <w:r w:rsidR="000E76FD" w:rsidRPr="00DA26CF">
          <w:rPr>
            <w:rStyle w:val="ae"/>
            <w:noProof/>
          </w:rPr>
          <w:t xml:space="preserve">3.5.2 </w:t>
        </w:r>
        <w:r w:rsidR="000E76FD" w:rsidRPr="00DA26CF">
          <w:rPr>
            <w:rStyle w:val="ae"/>
            <w:noProof/>
          </w:rPr>
          <w:t>计算开销</w:t>
        </w:r>
        <w:r w:rsidR="000E76FD">
          <w:rPr>
            <w:noProof/>
            <w:webHidden/>
          </w:rPr>
          <w:tab/>
        </w:r>
        <w:r w:rsidR="000E76FD">
          <w:rPr>
            <w:noProof/>
            <w:webHidden/>
          </w:rPr>
          <w:fldChar w:fldCharType="begin"/>
        </w:r>
        <w:r w:rsidR="000E76FD">
          <w:rPr>
            <w:noProof/>
            <w:webHidden/>
          </w:rPr>
          <w:instrText xml:space="preserve"> PAGEREF _Toc133521863 \h </w:instrText>
        </w:r>
        <w:r w:rsidR="000E76FD">
          <w:rPr>
            <w:noProof/>
            <w:webHidden/>
          </w:rPr>
        </w:r>
        <w:r w:rsidR="000E76FD">
          <w:rPr>
            <w:noProof/>
            <w:webHidden/>
          </w:rPr>
          <w:fldChar w:fldCharType="separate"/>
        </w:r>
        <w:r w:rsidR="000E76FD">
          <w:rPr>
            <w:noProof/>
            <w:webHidden/>
          </w:rPr>
          <w:t>33</w:t>
        </w:r>
        <w:r w:rsidR="000E76FD">
          <w:rPr>
            <w:noProof/>
            <w:webHidden/>
          </w:rPr>
          <w:fldChar w:fldCharType="end"/>
        </w:r>
      </w:hyperlink>
    </w:p>
    <w:p w14:paraId="263ED271" w14:textId="6AA76908" w:rsidR="000E76FD" w:rsidRDefault="00804E7E">
      <w:pPr>
        <w:pStyle w:val="31"/>
        <w:tabs>
          <w:tab w:val="right" w:leader="dot" w:pos="8296"/>
        </w:tabs>
        <w:ind w:left="960"/>
        <w:rPr>
          <w:rFonts w:asciiTheme="minorHAnsi" w:eastAsiaTheme="minorEastAsia" w:hAnsiTheme="minorHAnsi"/>
          <w:noProof/>
          <w:sz w:val="21"/>
          <w:szCs w:val="24"/>
        </w:rPr>
      </w:pPr>
      <w:hyperlink w:anchor="_Toc133521864" w:history="1">
        <w:r w:rsidR="000E76FD" w:rsidRPr="00DA26CF">
          <w:rPr>
            <w:rStyle w:val="ae"/>
            <w:noProof/>
          </w:rPr>
          <w:t xml:space="preserve">3.5.3 </w:t>
        </w:r>
        <w:r w:rsidR="000E76FD" w:rsidRPr="00DA26CF">
          <w:rPr>
            <w:rStyle w:val="ae"/>
            <w:noProof/>
          </w:rPr>
          <w:t>通信开销</w:t>
        </w:r>
        <w:r w:rsidR="000E76FD">
          <w:rPr>
            <w:noProof/>
            <w:webHidden/>
          </w:rPr>
          <w:tab/>
        </w:r>
        <w:r w:rsidR="000E76FD">
          <w:rPr>
            <w:noProof/>
            <w:webHidden/>
          </w:rPr>
          <w:fldChar w:fldCharType="begin"/>
        </w:r>
        <w:r w:rsidR="000E76FD">
          <w:rPr>
            <w:noProof/>
            <w:webHidden/>
          </w:rPr>
          <w:instrText xml:space="preserve"> PAGEREF _Toc133521864 \h </w:instrText>
        </w:r>
        <w:r w:rsidR="000E76FD">
          <w:rPr>
            <w:noProof/>
            <w:webHidden/>
          </w:rPr>
        </w:r>
        <w:r w:rsidR="000E76FD">
          <w:rPr>
            <w:noProof/>
            <w:webHidden/>
          </w:rPr>
          <w:fldChar w:fldCharType="separate"/>
        </w:r>
        <w:r w:rsidR="000E76FD">
          <w:rPr>
            <w:noProof/>
            <w:webHidden/>
          </w:rPr>
          <w:t>34</w:t>
        </w:r>
        <w:r w:rsidR="000E76FD">
          <w:rPr>
            <w:noProof/>
            <w:webHidden/>
          </w:rPr>
          <w:fldChar w:fldCharType="end"/>
        </w:r>
      </w:hyperlink>
    </w:p>
    <w:p w14:paraId="531BF9CA" w14:textId="791E0A6B" w:rsidR="000E76FD" w:rsidRDefault="00804E7E">
      <w:pPr>
        <w:pStyle w:val="12"/>
        <w:rPr>
          <w:rFonts w:asciiTheme="minorHAnsi" w:eastAsiaTheme="minorEastAsia" w:hAnsiTheme="minorHAnsi"/>
          <w:noProof/>
          <w:sz w:val="21"/>
          <w:szCs w:val="24"/>
        </w:rPr>
      </w:pPr>
      <w:hyperlink w:anchor="_Toc133521865" w:history="1">
        <w:r w:rsidR="000E76FD" w:rsidRPr="00DA26CF">
          <w:rPr>
            <w:rStyle w:val="ae"/>
            <w:noProof/>
          </w:rPr>
          <w:t>4</w:t>
        </w:r>
        <w:r w:rsidR="000E76FD" w:rsidRPr="00DA26CF">
          <w:rPr>
            <w:rStyle w:val="ae"/>
            <w:noProof/>
            <w:shd w:val="clear" w:color="auto" w:fill="FFFFFF"/>
          </w:rPr>
          <w:t xml:space="preserve"> </w:t>
        </w:r>
        <w:r w:rsidR="000E76FD" w:rsidRPr="00DA26CF">
          <w:rPr>
            <w:rStyle w:val="ae"/>
            <w:noProof/>
            <w:shd w:val="clear" w:color="auto" w:fill="FFFFFF"/>
          </w:rPr>
          <w:t>协议实现以及性能测试</w:t>
        </w:r>
        <w:r w:rsidR="000E76FD">
          <w:rPr>
            <w:noProof/>
            <w:webHidden/>
          </w:rPr>
          <w:tab/>
        </w:r>
        <w:r w:rsidR="000E76FD">
          <w:rPr>
            <w:noProof/>
            <w:webHidden/>
          </w:rPr>
          <w:fldChar w:fldCharType="begin"/>
        </w:r>
        <w:r w:rsidR="000E76FD">
          <w:rPr>
            <w:noProof/>
            <w:webHidden/>
          </w:rPr>
          <w:instrText xml:space="preserve"> PAGEREF _Toc133521865 \h </w:instrText>
        </w:r>
        <w:r w:rsidR="000E76FD">
          <w:rPr>
            <w:noProof/>
            <w:webHidden/>
          </w:rPr>
        </w:r>
        <w:r w:rsidR="000E76FD">
          <w:rPr>
            <w:noProof/>
            <w:webHidden/>
          </w:rPr>
          <w:fldChar w:fldCharType="separate"/>
        </w:r>
        <w:r w:rsidR="000E76FD">
          <w:rPr>
            <w:noProof/>
            <w:webHidden/>
          </w:rPr>
          <w:t>35</w:t>
        </w:r>
        <w:r w:rsidR="000E76FD">
          <w:rPr>
            <w:noProof/>
            <w:webHidden/>
          </w:rPr>
          <w:fldChar w:fldCharType="end"/>
        </w:r>
      </w:hyperlink>
    </w:p>
    <w:p w14:paraId="734A91D2" w14:textId="3B0FA8EE" w:rsidR="000E76FD" w:rsidRDefault="00804E7E">
      <w:pPr>
        <w:pStyle w:val="21"/>
        <w:tabs>
          <w:tab w:val="right" w:leader="dot" w:pos="8296"/>
        </w:tabs>
        <w:ind w:left="480"/>
        <w:rPr>
          <w:rFonts w:asciiTheme="minorHAnsi" w:eastAsiaTheme="minorEastAsia" w:hAnsiTheme="minorHAnsi"/>
          <w:noProof/>
          <w:sz w:val="21"/>
          <w:szCs w:val="24"/>
        </w:rPr>
      </w:pPr>
      <w:hyperlink w:anchor="_Toc133521866" w:history="1">
        <w:r w:rsidR="000E76FD" w:rsidRPr="00DA26CF">
          <w:rPr>
            <w:rStyle w:val="ae"/>
            <w:noProof/>
          </w:rPr>
          <w:t xml:space="preserve">4.1 </w:t>
        </w:r>
        <w:r w:rsidR="000E76FD" w:rsidRPr="00DA26CF">
          <w:rPr>
            <w:rStyle w:val="ae"/>
            <w:noProof/>
          </w:rPr>
          <w:t>协议实现</w:t>
        </w:r>
        <w:r w:rsidR="000E76FD">
          <w:rPr>
            <w:noProof/>
            <w:webHidden/>
          </w:rPr>
          <w:tab/>
        </w:r>
        <w:r w:rsidR="000E76FD">
          <w:rPr>
            <w:noProof/>
            <w:webHidden/>
          </w:rPr>
          <w:fldChar w:fldCharType="begin"/>
        </w:r>
        <w:r w:rsidR="000E76FD">
          <w:rPr>
            <w:noProof/>
            <w:webHidden/>
          </w:rPr>
          <w:instrText xml:space="preserve"> PAGEREF _Toc133521866 \h </w:instrText>
        </w:r>
        <w:r w:rsidR="000E76FD">
          <w:rPr>
            <w:noProof/>
            <w:webHidden/>
          </w:rPr>
        </w:r>
        <w:r w:rsidR="000E76FD">
          <w:rPr>
            <w:noProof/>
            <w:webHidden/>
          </w:rPr>
          <w:fldChar w:fldCharType="separate"/>
        </w:r>
        <w:r w:rsidR="000E76FD">
          <w:rPr>
            <w:noProof/>
            <w:webHidden/>
          </w:rPr>
          <w:t>35</w:t>
        </w:r>
        <w:r w:rsidR="000E76FD">
          <w:rPr>
            <w:noProof/>
            <w:webHidden/>
          </w:rPr>
          <w:fldChar w:fldCharType="end"/>
        </w:r>
      </w:hyperlink>
    </w:p>
    <w:p w14:paraId="0EC92485" w14:textId="4EF4FE35" w:rsidR="000E76FD" w:rsidRDefault="00804E7E">
      <w:pPr>
        <w:pStyle w:val="21"/>
        <w:tabs>
          <w:tab w:val="right" w:leader="dot" w:pos="8296"/>
        </w:tabs>
        <w:ind w:left="480"/>
        <w:rPr>
          <w:rFonts w:asciiTheme="minorHAnsi" w:eastAsiaTheme="minorEastAsia" w:hAnsiTheme="minorHAnsi"/>
          <w:noProof/>
          <w:sz w:val="21"/>
          <w:szCs w:val="24"/>
        </w:rPr>
      </w:pPr>
      <w:hyperlink w:anchor="_Toc133521867" w:history="1">
        <w:r w:rsidR="000E76FD" w:rsidRPr="00DA26CF">
          <w:rPr>
            <w:rStyle w:val="ae"/>
            <w:noProof/>
          </w:rPr>
          <w:t xml:space="preserve">4.2 </w:t>
        </w:r>
        <w:r w:rsidR="000E76FD" w:rsidRPr="00DA26CF">
          <w:rPr>
            <w:rStyle w:val="ae"/>
            <w:noProof/>
          </w:rPr>
          <w:t>性能测试</w:t>
        </w:r>
        <w:r w:rsidR="000E76FD">
          <w:rPr>
            <w:noProof/>
            <w:webHidden/>
          </w:rPr>
          <w:tab/>
        </w:r>
        <w:r w:rsidR="000E76FD">
          <w:rPr>
            <w:noProof/>
            <w:webHidden/>
          </w:rPr>
          <w:fldChar w:fldCharType="begin"/>
        </w:r>
        <w:r w:rsidR="000E76FD">
          <w:rPr>
            <w:noProof/>
            <w:webHidden/>
          </w:rPr>
          <w:instrText xml:space="preserve"> PAGEREF _Toc133521867 \h </w:instrText>
        </w:r>
        <w:r w:rsidR="000E76FD">
          <w:rPr>
            <w:noProof/>
            <w:webHidden/>
          </w:rPr>
        </w:r>
        <w:r w:rsidR="000E76FD">
          <w:rPr>
            <w:noProof/>
            <w:webHidden/>
          </w:rPr>
          <w:fldChar w:fldCharType="separate"/>
        </w:r>
        <w:r w:rsidR="000E76FD">
          <w:rPr>
            <w:noProof/>
            <w:webHidden/>
          </w:rPr>
          <w:t>35</w:t>
        </w:r>
        <w:r w:rsidR="000E76FD">
          <w:rPr>
            <w:noProof/>
            <w:webHidden/>
          </w:rPr>
          <w:fldChar w:fldCharType="end"/>
        </w:r>
      </w:hyperlink>
    </w:p>
    <w:p w14:paraId="558AC646" w14:textId="537BB372" w:rsidR="000E76FD" w:rsidRDefault="00804E7E">
      <w:pPr>
        <w:pStyle w:val="31"/>
        <w:tabs>
          <w:tab w:val="right" w:leader="dot" w:pos="8296"/>
        </w:tabs>
        <w:ind w:left="960"/>
        <w:rPr>
          <w:rFonts w:asciiTheme="minorHAnsi" w:eastAsiaTheme="minorEastAsia" w:hAnsiTheme="minorHAnsi"/>
          <w:noProof/>
          <w:sz w:val="21"/>
          <w:szCs w:val="24"/>
        </w:rPr>
      </w:pPr>
      <w:hyperlink w:anchor="_Toc133521868" w:history="1">
        <w:r w:rsidR="000E76FD" w:rsidRPr="00DA26CF">
          <w:rPr>
            <w:rStyle w:val="ae"/>
            <w:noProof/>
          </w:rPr>
          <w:t xml:space="preserve">4.2.1 </w:t>
        </w:r>
        <w:r w:rsidR="000E76FD" w:rsidRPr="00DA26CF">
          <w:rPr>
            <w:rStyle w:val="ae"/>
            <w:noProof/>
          </w:rPr>
          <w:t>数据集</w:t>
        </w:r>
        <w:r w:rsidR="000E76FD">
          <w:rPr>
            <w:noProof/>
            <w:webHidden/>
          </w:rPr>
          <w:tab/>
        </w:r>
        <w:r w:rsidR="000E76FD">
          <w:rPr>
            <w:noProof/>
            <w:webHidden/>
          </w:rPr>
          <w:fldChar w:fldCharType="begin"/>
        </w:r>
        <w:r w:rsidR="000E76FD">
          <w:rPr>
            <w:noProof/>
            <w:webHidden/>
          </w:rPr>
          <w:instrText xml:space="preserve"> PAGEREF _Toc133521868 \h </w:instrText>
        </w:r>
        <w:r w:rsidR="000E76FD">
          <w:rPr>
            <w:noProof/>
            <w:webHidden/>
          </w:rPr>
        </w:r>
        <w:r w:rsidR="000E76FD">
          <w:rPr>
            <w:noProof/>
            <w:webHidden/>
          </w:rPr>
          <w:fldChar w:fldCharType="separate"/>
        </w:r>
        <w:r w:rsidR="000E76FD">
          <w:rPr>
            <w:noProof/>
            <w:webHidden/>
          </w:rPr>
          <w:t>35</w:t>
        </w:r>
        <w:r w:rsidR="000E76FD">
          <w:rPr>
            <w:noProof/>
            <w:webHidden/>
          </w:rPr>
          <w:fldChar w:fldCharType="end"/>
        </w:r>
      </w:hyperlink>
    </w:p>
    <w:p w14:paraId="47E561F7" w14:textId="25DC63DB" w:rsidR="000E76FD" w:rsidRDefault="00804E7E">
      <w:pPr>
        <w:pStyle w:val="31"/>
        <w:tabs>
          <w:tab w:val="right" w:leader="dot" w:pos="8296"/>
        </w:tabs>
        <w:ind w:left="960"/>
        <w:rPr>
          <w:rFonts w:asciiTheme="minorHAnsi" w:eastAsiaTheme="minorEastAsia" w:hAnsiTheme="minorHAnsi"/>
          <w:noProof/>
          <w:sz w:val="21"/>
          <w:szCs w:val="24"/>
        </w:rPr>
      </w:pPr>
      <w:hyperlink w:anchor="_Toc133521869" w:history="1">
        <w:r w:rsidR="000E76FD" w:rsidRPr="00DA26CF">
          <w:rPr>
            <w:rStyle w:val="ae"/>
            <w:noProof/>
          </w:rPr>
          <w:t xml:space="preserve">4.2.2 </w:t>
        </w:r>
        <w:r w:rsidR="000E76FD" w:rsidRPr="00DA26CF">
          <w:rPr>
            <w:rStyle w:val="ae"/>
            <w:noProof/>
          </w:rPr>
          <w:t>实验设计以及实验结果</w:t>
        </w:r>
        <w:r w:rsidR="000E76FD">
          <w:rPr>
            <w:noProof/>
            <w:webHidden/>
          </w:rPr>
          <w:tab/>
        </w:r>
        <w:r w:rsidR="000E76FD">
          <w:rPr>
            <w:noProof/>
            <w:webHidden/>
          </w:rPr>
          <w:fldChar w:fldCharType="begin"/>
        </w:r>
        <w:r w:rsidR="000E76FD">
          <w:rPr>
            <w:noProof/>
            <w:webHidden/>
          </w:rPr>
          <w:instrText xml:space="preserve"> PAGEREF _Toc133521869 \h </w:instrText>
        </w:r>
        <w:r w:rsidR="000E76FD">
          <w:rPr>
            <w:noProof/>
            <w:webHidden/>
          </w:rPr>
        </w:r>
        <w:r w:rsidR="000E76FD">
          <w:rPr>
            <w:noProof/>
            <w:webHidden/>
          </w:rPr>
          <w:fldChar w:fldCharType="separate"/>
        </w:r>
        <w:r w:rsidR="000E76FD">
          <w:rPr>
            <w:noProof/>
            <w:webHidden/>
          </w:rPr>
          <w:t>36</w:t>
        </w:r>
        <w:r w:rsidR="000E76FD">
          <w:rPr>
            <w:noProof/>
            <w:webHidden/>
          </w:rPr>
          <w:fldChar w:fldCharType="end"/>
        </w:r>
      </w:hyperlink>
    </w:p>
    <w:p w14:paraId="45EC2835" w14:textId="28CF1DD8" w:rsidR="000E76FD" w:rsidRDefault="00804E7E">
      <w:pPr>
        <w:pStyle w:val="31"/>
        <w:tabs>
          <w:tab w:val="right" w:leader="dot" w:pos="8296"/>
        </w:tabs>
        <w:ind w:left="960"/>
        <w:rPr>
          <w:rFonts w:asciiTheme="minorHAnsi" w:eastAsiaTheme="minorEastAsia" w:hAnsiTheme="minorHAnsi"/>
          <w:noProof/>
          <w:sz w:val="21"/>
          <w:szCs w:val="24"/>
        </w:rPr>
      </w:pPr>
      <w:hyperlink w:anchor="_Toc133521870" w:history="1">
        <w:r w:rsidR="000E76FD" w:rsidRPr="00DA26CF">
          <w:rPr>
            <w:rStyle w:val="ae"/>
            <w:noProof/>
          </w:rPr>
          <w:t xml:space="preserve">4.2.3 </w:t>
        </w:r>
        <w:r w:rsidR="000E76FD" w:rsidRPr="00DA26CF">
          <w:rPr>
            <w:rStyle w:val="ae"/>
            <w:noProof/>
          </w:rPr>
          <w:t>实验结论</w:t>
        </w:r>
        <w:r w:rsidR="000E76FD">
          <w:rPr>
            <w:noProof/>
            <w:webHidden/>
          </w:rPr>
          <w:tab/>
        </w:r>
        <w:r w:rsidR="000E76FD">
          <w:rPr>
            <w:noProof/>
            <w:webHidden/>
          </w:rPr>
          <w:fldChar w:fldCharType="begin"/>
        </w:r>
        <w:r w:rsidR="000E76FD">
          <w:rPr>
            <w:noProof/>
            <w:webHidden/>
          </w:rPr>
          <w:instrText xml:space="preserve"> PAGEREF _Toc133521870 \h </w:instrText>
        </w:r>
        <w:r w:rsidR="000E76FD">
          <w:rPr>
            <w:noProof/>
            <w:webHidden/>
          </w:rPr>
        </w:r>
        <w:r w:rsidR="000E76FD">
          <w:rPr>
            <w:noProof/>
            <w:webHidden/>
          </w:rPr>
          <w:fldChar w:fldCharType="separate"/>
        </w:r>
        <w:r w:rsidR="000E76FD">
          <w:rPr>
            <w:noProof/>
            <w:webHidden/>
          </w:rPr>
          <w:t>40</w:t>
        </w:r>
        <w:r w:rsidR="000E76FD">
          <w:rPr>
            <w:noProof/>
            <w:webHidden/>
          </w:rPr>
          <w:fldChar w:fldCharType="end"/>
        </w:r>
      </w:hyperlink>
    </w:p>
    <w:p w14:paraId="0FCF4D2D" w14:textId="42AD1416" w:rsidR="000E76FD" w:rsidRDefault="00804E7E">
      <w:pPr>
        <w:pStyle w:val="12"/>
        <w:rPr>
          <w:rFonts w:asciiTheme="minorHAnsi" w:eastAsiaTheme="minorEastAsia" w:hAnsiTheme="minorHAnsi"/>
          <w:noProof/>
          <w:sz w:val="21"/>
          <w:szCs w:val="24"/>
        </w:rPr>
      </w:pPr>
      <w:hyperlink w:anchor="_Toc133521871" w:history="1">
        <w:r w:rsidR="000E76FD" w:rsidRPr="00DA26CF">
          <w:rPr>
            <w:rStyle w:val="ae"/>
            <w:noProof/>
          </w:rPr>
          <w:t>5</w:t>
        </w:r>
        <w:r w:rsidR="000E76FD" w:rsidRPr="00DA26CF">
          <w:rPr>
            <w:rStyle w:val="ae"/>
            <w:noProof/>
            <w:shd w:val="clear" w:color="auto" w:fill="FFFFFF"/>
          </w:rPr>
          <w:t xml:space="preserve"> </w:t>
        </w:r>
        <w:r w:rsidR="000E76FD" w:rsidRPr="00DA26CF">
          <w:rPr>
            <w:rStyle w:val="ae"/>
            <w:noProof/>
            <w:shd w:val="clear" w:color="auto" w:fill="FFFFFF"/>
          </w:rPr>
          <w:t>总结与展望</w:t>
        </w:r>
        <w:r w:rsidR="000E76FD">
          <w:rPr>
            <w:noProof/>
            <w:webHidden/>
          </w:rPr>
          <w:tab/>
        </w:r>
        <w:r w:rsidR="000E76FD">
          <w:rPr>
            <w:noProof/>
            <w:webHidden/>
          </w:rPr>
          <w:fldChar w:fldCharType="begin"/>
        </w:r>
        <w:r w:rsidR="000E76FD">
          <w:rPr>
            <w:noProof/>
            <w:webHidden/>
          </w:rPr>
          <w:instrText xml:space="preserve"> PAGEREF _Toc133521871 \h </w:instrText>
        </w:r>
        <w:r w:rsidR="000E76FD">
          <w:rPr>
            <w:noProof/>
            <w:webHidden/>
          </w:rPr>
        </w:r>
        <w:r w:rsidR="000E76FD">
          <w:rPr>
            <w:noProof/>
            <w:webHidden/>
          </w:rPr>
          <w:fldChar w:fldCharType="separate"/>
        </w:r>
        <w:r w:rsidR="000E76FD">
          <w:rPr>
            <w:noProof/>
            <w:webHidden/>
          </w:rPr>
          <w:t>41</w:t>
        </w:r>
        <w:r w:rsidR="000E76FD">
          <w:rPr>
            <w:noProof/>
            <w:webHidden/>
          </w:rPr>
          <w:fldChar w:fldCharType="end"/>
        </w:r>
      </w:hyperlink>
    </w:p>
    <w:p w14:paraId="1ED07B9C" w14:textId="04F16917" w:rsidR="000E76FD" w:rsidRDefault="00804E7E">
      <w:pPr>
        <w:pStyle w:val="21"/>
        <w:tabs>
          <w:tab w:val="right" w:leader="dot" w:pos="8296"/>
        </w:tabs>
        <w:ind w:left="480"/>
        <w:rPr>
          <w:rFonts w:asciiTheme="minorHAnsi" w:eastAsiaTheme="minorEastAsia" w:hAnsiTheme="minorHAnsi"/>
          <w:noProof/>
          <w:sz w:val="21"/>
          <w:szCs w:val="24"/>
        </w:rPr>
      </w:pPr>
      <w:hyperlink w:anchor="_Toc133521872" w:history="1">
        <w:r w:rsidR="000E76FD" w:rsidRPr="00DA26CF">
          <w:rPr>
            <w:rStyle w:val="ae"/>
            <w:noProof/>
          </w:rPr>
          <w:t xml:space="preserve">5.1 </w:t>
        </w:r>
        <w:r w:rsidR="000E76FD" w:rsidRPr="00DA26CF">
          <w:rPr>
            <w:rStyle w:val="ae"/>
            <w:noProof/>
          </w:rPr>
          <w:t>本文总结</w:t>
        </w:r>
        <w:r w:rsidR="000E76FD">
          <w:rPr>
            <w:noProof/>
            <w:webHidden/>
          </w:rPr>
          <w:tab/>
        </w:r>
        <w:r w:rsidR="000E76FD">
          <w:rPr>
            <w:noProof/>
            <w:webHidden/>
          </w:rPr>
          <w:fldChar w:fldCharType="begin"/>
        </w:r>
        <w:r w:rsidR="000E76FD">
          <w:rPr>
            <w:noProof/>
            <w:webHidden/>
          </w:rPr>
          <w:instrText xml:space="preserve"> PAGEREF _Toc133521872 \h </w:instrText>
        </w:r>
        <w:r w:rsidR="000E76FD">
          <w:rPr>
            <w:noProof/>
            <w:webHidden/>
          </w:rPr>
        </w:r>
        <w:r w:rsidR="000E76FD">
          <w:rPr>
            <w:noProof/>
            <w:webHidden/>
          </w:rPr>
          <w:fldChar w:fldCharType="separate"/>
        </w:r>
        <w:r w:rsidR="000E76FD">
          <w:rPr>
            <w:noProof/>
            <w:webHidden/>
          </w:rPr>
          <w:t>41</w:t>
        </w:r>
        <w:r w:rsidR="000E76FD">
          <w:rPr>
            <w:noProof/>
            <w:webHidden/>
          </w:rPr>
          <w:fldChar w:fldCharType="end"/>
        </w:r>
      </w:hyperlink>
    </w:p>
    <w:p w14:paraId="3F22D55B" w14:textId="11861DA9" w:rsidR="000E76FD" w:rsidRDefault="00804E7E">
      <w:pPr>
        <w:pStyle w:val="21"/>
        <w:tabs>
          <w:tab w:val="right" w:leader="dot" w:pos="8296"/>
        </w:tabs>
        <w:ind w:left="480"/>
        <w:rPr>
          <w:rFonts w:asciiTheme="minorHAnsi" w:eastAsiaTheme="minorEastAsia" w:hAnsiTheme="minorHAnsi"/>
          <w:noProof/>
          <w:sz w:val="21"/>
          <w:szCs w:val="24"/>
        </w:rPr>
      </w:pPr>
      <w:hyperlink w:anchor="_Toc133521873" w:history="1">
        <w:r w:rsidR="000E76FD" w:rsidRPr="00DA26CF">
          <w:rPr>
            <w:rStyle w:val="ae"/>
            <w:noProof/>
          </w:rPr>
          <w:t xml:space="preserve">5.2 </w:t>
        </w:r>
        <w:r w:rsidR="000E76FD" w:rsidRPr="00DA26CF">
          <w:rPr>
            <w:rStyle w:val="ae"/>
            <w:noProof/>
          </w:rPr>
          <w:t>工作展望</w:t>
        </w:r>
        <w:r w:rsidR="000E76FD">
          <w:rPr>
            <w:noProof/>
            <w:webHidden/>
          </w:rPr>
          <w:tab/>
        </w:r>
        <w:r w:rsidR="000E76FD">
          <w:rPr>
            <w:noProof/>
            <w:webHidden/>
          </w:rPr>
          <w:fldChar w:fldCharType="begin"/>
        </w:r>
        <w:r w:rsidR="000E76FD">
          <w:rPr>
            <w:noProof/>
            <w:webHidden/>
          </w:rPr>
          <w:instrText xml:space="preserve"> PAGEREF _Toc133521873 \h </w:instrText>
        </w:r>
        <w:r w:rsidR="000E76FD">
          <w:rPr>
            <w:noProof/>
            <w:webHidden/>
          </w:rPr>
        </w:r>
        <w:r w:rsidR="000E76FD">
          <w:rPr>
            <w:noProof/>
            <w:webHidden/>
          </w:rPr>
          <w:fldChar w:fldCharType="separate"/>
        </w:r>
        <w:r w:rsidR="000E76FD">
          <w:rPr>
            <w:noProof/>
            <w:webHidden/>
          </w:rPr>
          <w:t>41</w:t>
        </w:r>
        <w:r w:rsidR="000E76FD">
          <w:rPr>
            <w:noProof/>
            <w:webHidden/>
          </w:rPr>
          <w:fldChar w:fldCharType="end"/>
        </w:r>
      </w:hyperlink>
    </w:p>
    <w:p w14:paraId="365FDB0D" w14:textId="0D236C8F" w:rsidR="000E76FD" w:rsidRDefault="00804E7E">
      <w:pPr>
        <w:pStyle w:val="12"/>
        <w:rPr>
          <w:rFonts w:asciiTheme="minorHAnsi" w:eastAsiaTheme="minorEastAsia" w:hAnsiTheme="minorHAnsi"/>
          <w:noProof/>
          <w:sz w:val="21"/>
          <w:szCs w:val="24"/>
        </w:rPr>
      </w:pPr>
      <w:hyperlink w:anchor="_Toc133521874" w:history="1">
        <w:r w:rsidR="000E76FD" w:rsidRPr="00DA26CF">
          <w:rPr>
            <w:rStyle w:val="ae"/>
            <w:noProof/>
          </w:rPr>
          <w:t>参考文献</w:t>
        </w:r>
        <w:r w:rsidR="000E76FD">
          <w:rPr>
            <w:noProof/>
            <w:webHidden/>
          </w:rPr>
          <w:tab/>
        </w:r>
        <w:r w:rsidR="000E76FD">
          <w:rPr>
            <w:noProof/>
            <w:webHidden/>
          </w:rPr>
          <w:fldChar w:fldCharType="begin"/>
        </w:r>
        <w:r w:rsidR="000E76FD">
          <w:rPr>
            <w:noProof/>
            <w:webHidden/>
          </w:rPr>
          <w:instrText xml:space="preserve"> PAGEREF _Toc133521874 \h </w:instrText>
        </w:r>
        <w:r w:rsidR="000E76FD">
          <w:rPr>
            <w:noProof/>
            <w:webHidden/>
          </w:rPr>
        </w:r>
        <w:r w:rsidR="000E76FD">
          <w:rPr>
            <w:noProof/>
            <w:webHidden/>
          </w:rPr>
          <w:fldChar w:fldCharType="separate"/>
        </w:r>
        <w:r w:rsidR="000E76FD">
          <w:rPr>
            <w:noProof/>
            <w:webHidden/>
          </w:rPr>
          <w:t>43</w:t>
        </w:r>
        <w:r w:rsidR="000E76FD">
          <w:rPr>
            <w:noProof/>
            <w:webHidden/>
          </w:rPr>
          <w:fldChar w:fldCharType="end"/>
        </w:r>
      </w:hyperlink>
    </w:p>
    <w:p w14:paraId="16635725" w14:textId="254B5EBF" w:rsidR="000E76FD" w:rsidRDefault="00804E7E">
      <w:pPr>
        <w:pStyle w:val="12"/>
        <w:rPr>
          <w:rFonts w:asciiTheme="minorHAnsi" w:eastAsiaTheme="minorEastAsia" w:hAnsiTheme="minorHAnsi"/>
          <w:noProof/>
          <w:sz w:val="21"/>
          <w:szCs w:val="24"/>
        </w:rPr>
      </w:pPr>
      <w:hyperlink w:anchor="_Toc133521875" w:history="1">
        <w:r w:rsidR="000E76FD" w:rsidRPr="00DA26CF">
          <w:rPr>
            <w:rStyle w:val="ae"/>
            <w:noProof/>
          </w:rPr>
          <w:t>致谢</w:t>
        </w:r>
        <w:r w:rsidR="000E76FD">
          <w:rPr>
            <w:noProof/>
            <w:webHidden/>
          </w:rPr>
          <w:tab/>
        </w:r>
        <w:r w:rsidR="000E76FD">
          <w:rPr>
            <w:noProof/>
            <w:webHidden/>
          </w:rPr>
          <w:fldChar w:fldCharType="begin"/>
        </w:r>
        <w:r w:rsidR="000E76FD">
          <w:rPr>
            <w:noProof/>
            <w:webHidden/>
          </w:rPr>
          <w:instrText xml:space="preserve"> PAGEREF _Toc133521875 \h </w:instrText>
        </w:r>
        <w:r w:rsidR="000E76FD">
          <w:rPr>
            <w:noProof/>
            <w:webHidden/>
          </w:rPr>
        </w:r>
        <w:r w:rsidR="000E76FD">
          <w:rPr>
            <w:noProof/>
            <w:webHidden/>
          </w:rPr>
          <w:fldChar w:fldCharType="separate"/>
        </w:r>
        <w:r w:rsidR="000E76FD">
          <w:rPr>
            <w:noProof/>
            <w:webHidden/>
          </w:rPr>
          <w:t>46</w:t>
        </w:r>
        <w:r w:rsidR="000E76FD">
          <w:rPr>
            <w:noProof/>
            <w:webHidden/>
          </w:rPr>
          <w:fldChar w:fldCharType="end"/>
        </w:r>
      </w:hyperlink>
    </w:p>
    <w:p w14:paraId="2BDD7DAC" w14:textId="7C12DC9C"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521831"/>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521832"/>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6B624A54" w:rsidR="000A6DB8" w:rsidRDefault="007B29DA" w:rsidP="008E3EBC">
      <w:pPr>
        <w:ind w:firstLine="420"/>
      </w:pPr>
      <w:r>
        <w:rPr>
          <w:rFonts w:hint="eastAsia"/>
        </w:rPr>
        <w:t>为了解决云端数据隐私安全问题，</w:t>
      </w:r>
      <w:r w:rsidR="000C2113">
        <w:rPr>
          <w:rFonts w:hint="eastAsia"/>
        </w:rPr>
        <w:t>数据提供者</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3DA0A8A"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13064">
        <w:rPr>
          <w:rFonts w:hint="eastAsia"/>
        </w:rPr>
        <w:t>客户端（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3521833"/>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3521834"/>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proofErr w:type="spellStart"/>
      <w:r w:rsidR="00FC19CB">
        <w:rPr>
          <w:rFonts w:hint="eastAsia"/>
        </w:rPr>
        <w:t>Cur</w:t>
      </w:r>
      <w:r w:rsidR="00FC19CB">
        <w:t>tmola</w:t>
      </w:r>
      <w:proofErr w:type="spellEnd"/>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proofErr w:type="spellStart"/>
      <w:r w:rsidR="004A516B" w:rsidRPr="00C11CBB">
        <w:t>Liesdonk</w:t>
      </w:r>
      <w:proofErr w:type="spellEnd"/>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proofErr w:type="spellStart"/>
      <w:r w:rsidR="004A516B" w:rsidRPr="00C11CBB">
        <w:t>Papamanthou</w:t>
      </w:r>
      <w:proofErr w:type="spellEnd"/>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proofErr w:type="spellStart"/>
      <w:r w:rsidR="00E623E4" w:rsidRPr="007B3BA9">
        <w:t>Swaminathan</w:t>
      </w:r>
      <w:proofErr w:type="spellEnd"/>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64EBDC92"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proofErr w:type="spellStart"/>
      <w:r w:rsidR="00E91760">
        <w:rPr>
          <w:rFonts w:hint="eastAsia"/>
        </w:rPr>
        <w:t>Go</w:t>
      </w:r>
      <w:r w:rsidR="00E91760">
        <w:t>lle</w:t>
      </w:r>
      <w:proofErr w:type="spellEnd"/>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6C11F8">
        <w:fldChar w:fldCharType="begin"/>
      </w:r>
      <w:r w:rsidR="006C11F8">
        <w:instrText xml:space="preserve"> ADDIN EN.CITE &lt;EndNote&gt;&lt;Cite&gt;&lt;Author&gt;Park&lt;/Author&gt;&lt;Year&gt;2007&lt;/Year&gt;&lt;RecNum&gt;38&lt;/RecNum&gt;&lt;DisplayText&gt;&lt;style face="superscript"&gt;[19]&lt;/style&gt;&lt;/DisplayText&gt;&lt;record&gt;&lt;rec-number&gt;38&lt;/rec-number&gt;&lt;foreign-keys&gt;&lt;key app="EN" db-id="tv5vet5pxsfxzje29sr50vx5faxs2asxe9rd" timestamp="1682565503"&gt;38&lt;/key&gt;&lt;/foreign-keys&gt;&lt;ref-type name="Conference Proceedings"&gt;10&lt;/ref-type&gt;&lt;contributors&gt;&lt;authors&gt;&lt;author&gt;H. A. Park&lt;/author&gt;&lt;author&gt;B. H. Kim&lt;/author&gt;&lt;author&gt;D. H. Lee&lt;/author&gt;&lt;author&gt;Y. D. Chung&lt;/author&gt;&lt;author&gt;J. Zhan&lt;/author&gt;&lt;/authors&gt;&lt;/contributors&gt;&lt;titles&gt;&lt;title&gt;Secure Similarity Search&lt;/title&gt;&lt;secondary-title&gt;2007 IEEE International Conference on Granular Computing (GRC 2007)&lt;/secondary-title&gt;&lt;alt-title&gt;2007 IEEE International Conference on Granular Computing (GRC 2007)&lt;/alt-title&gt;&lt;/titles&gt;&lt;pages&gt;598-598&lt;/pages&gt;&lt;dates&gt;&lt;year&gt;2007&lt;/year&gt;&lt;pub-dates&gt;&lt;date&gt;2-4 Nov. 2007&lt;/date&gt;&lt;/pub-dates&gt;&lt;/dates&gt;&lt;urls&gt;&lt;/urls&gt;&lt;electronic-resource-num&gt;10.1109/GrC.2007.70&lt;/electronic-resource-num&gt;&lt;/record&gt;&lt;/Cite&gt;&lt;/EndNote&gt;</w:instrText>
      </w:r>
      <w:r w:rsidR="006C11F8">
        <w:fldChar w:fldCharType="separate"/>
      </w:r>
      <w:r w:rsidR="006C11F8" w:rsidRPr="006C11F8">
        <w:rPr>
          <w:noProof/>
          <w:vertAlign w:val="superscript"/>
        </w:rPr>
        <w:t>[19]</w:t>
      </w:r>
      <w:r w:rsidR="006C11F8">
        <w:fldChar w:fldCharType="end"/>
      </w:r>
      <w:r w:rsidR="00162427">
        <w:rPr>
          <w:rFonts w:hint="eastAsia"/>
        </w:rPr>
        <w:t>和</w:t>
      </w:r>
      <w:proofErr w:type="spellStart"/>
      <w:r w:rsidR="00162427">
        <w:rPr>
          <w:rFonts w:hint="eastAsia"/>
        </w:rPr>
        <w:t>Adj</w:t>
      </w:r>
      <w:r w:rsidR="00162427">
        <w:t>edj</w:t>
      </w:r>
      <w:proofErr w:type="spellEnd"/>
      <w:r w:rsidR="00162427">
        <w:rPr>
          <w:rFonts w:hint="eastAsia"/>
        </w:rPr>
        <w:t>等人</w:t>
      </w:r>
      <w:r w:rsidR="006C11F8">
        <w:fldChar w:fldCharType="begin"/>
      </w:r>
      <w:r w:rsidR="006C11F8">
        <w:instrText xml:space="preserve"> ADDIN EN.CITE &lt;EndNote&gt;&lt;Cite&gt;&lt;Author&gt;Adjedj&lt;/Author&gt;&lt;Year&gt;2009&lt;/Year&gt;&lt;RecNum&gt;39&lt;/RecNum&gt;&lt;DisplayText&gt;&lt;style face="superscript"&gt;[20]&lt;/style&gt;&lt;/DisplayText&gt;&lt;record&gt;&lt;rec-number&gt;39&lt;/rec-number&gt;&lt;foreign-keys&gt;&lt;key app="EN" db-id="tv5vet5pxsfxzje29sr50vx5faxs2asxe9rd" timestamp="1682565518"&gt;39&lt;/key&gt;&lt;/foreign-keys&gt;&lt;ref-type name="Conference Proceedings"&gt;10&lt;/ref-type&gt;&lt;contributors&gt;&lt;authors&gt;&lt;author&gt;Adjedj, Michael&lt;/author&gt;&lt;author&gt;Bringer, Julien&lt;/author&gt;&lt;author&gt;Chabanne, Hervé&lt;/author&gt;&lt;author&gt;Kindarji, Bruno&lt;/author&gt;&lt;/authors&gt;&lt;secondary-authors&gt;&lt;author&gt;Prakash, Atul&lt;/author&gt;&lt;author&gt;Sen Gupta, Indranil&lt;/author&gt;&lt;/secondary-authors&gt;&lt;/contributors&gt;&lt;titles&gt;&lt;title&gt;Biometric Identification over Encrypted Data Made Feasible&lt;/title&gt;&lt;secondary-title&gt;Information Systems Security&lt;/secondary-title&gt;&lt;/titles&gt;&lt;pages&gt;86-100&lt;/pages&gt;&lt;dates&gt;&lt;year&gt;2009&lt;/year&gt;&lt;pub-dates&gt;&lt;date&gt;2009//&lt;/date&gt;&lt;/pub-dates&gt;&lt;/dates&gt;&lt;pub-location&gt;Berlin, Heidelberg&lt;/pub-location&gt;&lt;publisher&gt;Springer Berlin Heidelberg&lt;/publisher&gt;&lt;isbn&gt;978-3-642-10772-6&lt;/isbn&gt;&lt;urls&gt;&lt;/urls&gt;&lt;/record&gt;&lt;/Cite&gt;&lt;/EndNote&gt;</w:instrText>
      </w:r>
      <w:r w:rsidR="006C11F8">
        <w:fldChar w:fldCharType="separate"/>
      </w:r>
      <w:r w:rsidR="006C11F8" w:rsidRPr="006C11F8">
        <w:rPr>
          <w:noProof/>
          <w:vertAlign w:val="superscript"/>
        </w:rPr>
        <w:t>[20]</w:t>
      </w:r>
      <w:r w:rsidR="006C11F8">
        <w:fldChar w:fldCharType="end"/>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6C11F8">
        <w:instrText xml:space="preserve"> ADDIN EN.CITE &lt;EndNote&gt;&lt;Cite&gt;&lt;Author&gt;Cash&lt;/Author&gt;&lt;Year&gt;2013&lt;/Year&gt;&lt;RecNum&gt;13&lt;/RecNum&gt;&lt;DisplayText&gt;&lt;style face="superscript"&gt;[2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6C11F8" w:rsidRPr="006C11F8">
        <w:rPr>
          <w:noProof/>
          <w:vertAlign w:val="superscript"/>
        </w:rPr>
        <w:t>[21]</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proofErr w:type="spellStart"/>
      <w:r w:rsidR="0008316A" w:rsidRPr="00EA479D">
        <w:t>Seny</w:t>
      </w:r>
      <w:proofErr w:type="spellEnd"/>
      <w:r w:rsidR="0008316A" w:rsidRPr="00EA479D">
        <w:t xml:space="preserve"> Kamara</w:t>
      </w:r>
      <w:r w:rsidR="0008316A">
        <w:fldChar w:fldCharType="begin"/>
      </w:r>
      <w:r w:rsidR="006C11F8">
        <w:instrText xml:space="preserve"> ADDIN EN.CITE &lt;EndNote&gt;&lt;Cite&gt;&lt;Author&gt;Kamara&lt;/Author&gt;&lt;Year&gt;2018&lt;/Year&gt;&lt;RecNum&gt;24&lt;/RecNum&gt;&lt;DisplayText&gt;&lt;style face="superscript"&gt;[22]&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6C11F8" w:rsidRPr="006C11F8">
        <w:rPr>
          <w:noProof/>
          <w:vertAlign w:val="superscript"/>
        </w:rPr>
        <w:t>[22]</w:t>
      </w:r>
      <w:r w:rsidR="0008316A">
        <w:fldChar w:fldCharType="end"/>
      </w:r>
      <w:r w:rsidR="0008316A" w:rsidRPr="00EA479D">
        <w:rPr>
          <w:rFonts w:hint="eastAsia"/>
        </w:rPr>
        <w:t>、</w:t>
      </w:r>
      <w:r w:rsidR="0008316A" w:rsidRPr="00EA479D">
        <w:t>David Cash</w:t>
      </w:r>
      <w:r w:rsidR="0008316A">
        <w:fldChar w:fldCharType="begin"/>
      </w:r>
      <w:r w:rsidR="006C11F8">
        <w:instrText xml:space="preserve"> ADDIN EN.CITE &lt;EndNote&gt;&lt;Cite&gt;&lt;Author&gt;Cash&lt;/Author&gt;&lt;Year&gt;2021&lt;/Year&gt;&lt;RecNum&gt;25&lt;/RecNum&gt;&lt;DisplayText&gt;&lt;style face="superscript"&gt;[23]&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6C11F8" w:rsidRPr="006C11F8">
        <w:rPr>
          <w:noProof/>
          <w:vertAlign w:val="superscript"/>
        </w:rPr>
        <w:t>[23]</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proofErr w:type="spellStart"/>
      <w:r w:rsidR="00C20590" w:rsidRPr="00167DF7">
        <w:rPr>
          <w:rFonts w:hint="eastAsia"/>
        </w:rPr>
        <w:t>Jutla</w:t>
      </w:r>
      <w:proofErr w:type="spellEnd"/>
      <w:r w:rsidR="00C20590" w:rsidRPr="00167DF7">
        <w:rPr>
          <w:rFonts w:hint="eastAsia"/>
        </w:rPr>
        <w:t>等人</w:t>
      </w:r>
      <w:r w:rsidR="0008316A">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6C11F8" w:rsidRPr="006C11F8">
        <w:rPr>
          <w:noProof/>
          <w:vertAlign w:val="superscript"/>
        </w:rPr>
        <w:t>[24]</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AC6ACF1" w14:textId="35174789" w:rsidR="00243CE5" w:rsidRDefault="007B24B6" w:rsidP="00EC2652">
      <w:pPr>
        <w:pStyle w:val="3"/>
        <w:spacing w:before="156" w:after="156"/>
      </w:pPr>
      <w:bookmarkStart w:id="4" w:name="_Toc133521835"/>
      <w:r>
        <w:rPr>
          <w:rFonts w:hint="eastAsia"/>
        </w:rPr>
        <w:t>多</w:t>
      </w:r>
      <w:r w:rsidR="00EC2652">
        <w:rPr>
          <w:rFonts w:hint="eastAsia"/>
        </w:rPr>
        <w:t>用户对称可搜索加密</w:t>
      </w:r>
      <w:bookmarkEnd w:id="4"/>
    </w:p>
    <w:p w14:paraId="25FDD001" w14:textId="6633830E" w:rsidR="003A32F6" w:rsidRDefault="00CA03AF" w:rsidP="00CA03AF">
      <w:r>
        <w:tab/>
      </w:r>
      <w:r w:rsidR="00F05A73">
        <w:rPr>
          <w:rFonts w:hint="eastAsia"/>
        </w:rPr>
        <w:t>前一节介绍了</w:t>
      </w:r>
      <w:r w:rsidR="00910076">
        <w:rPr>
          <w:rFonts w:hint="eastAsia"/>
        </w:rPr>
        <w:t>单用户场景</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2DBF0A3D" w:rsidR="003F191E" w:rsidRPr="00167DF7" w:rsidRDefault="00167DF7" w:rsidP="003F191E">
      <w:pPr>
        <w:ind w:firstLine="420"/>
      </w:pPr>
      <w:proofErr w:type="spellStart"/>
      <w:r w:rsidRPr="00167DF7">
        <w:t>Curtmola</w:t>
      </w:r>
      <w:proofErr w:type="spellEnd"/>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proofErr w:type="spellStart"/>
      <w:r w:rsidRPr="00167DF7">
        <w:rPr>
          <w:rFonts w:hint="eastAsia"/>
        </w:rPr>
        <w:t>Raykova</w:t>
      </w:r>
      <w:proofErr w:type="spellEnd"/>
      <w:r w:rsidRPr="00167DF7">
        <w:rPr>
          <w:rFonts w:hint="eastAsia"/>
        </w:rPr>
        <w:t>等人</w:t>
      </w:r>
      <w:r w:rsidR="0008316A">
        <w:fldChar w:fldCharType="begin"/>
      </w:r>
      <w:r w:rsidR="006C11F8">
        <w:instrText xml:space="preserve"> ADDIN EN.CITE &lt;EndNote&gt;&lt;Cite&gt;&lt;Author&gt;Raykova&lt;/Author&gt;&lt;Year&gt;2009&lt;/Year&gt;&lt;RecNum&gt;15&lt;/RecNum&gt;&lt;DisplayText&gt;&lt;style face="superscript"&gt;[25]&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6C11F8" w:rsidRPr="006C11F8">
        <w:rPr>
          <w:noProof/>
          <w:vertAlign w:val="superscript"/>
        </w:rPr>
        <w:t>[25]</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proofErr w:type="spellStart"/>
      <w:r w:rsidR="002E21AE">
        <w:t>Bao</w:t>
      </w:r>
      <w:proofErr w:type="spellEnd"/>
      <w:r w:rsidR="00735653">
        <w:rPr>
          <w:rFonts w:hint="eastAsia"/>
        </w:rPr>
        <w:t>等人</w:t>
      </w:r>
      <w:r w:rsidR="007C787D">
        <w:fldChar w:fldCharType="begin"/>
      </w:r>
      <w:r w:rsidR="006C11F8">
        <w:instrText xml:space="preserve"> ADDIN EN.CITE &lt;EndNote&gt;&lt;Cite&gt;&lt;Author&gt;Bao&lt;/Author&gt;&lt;Year&gt;2008&lt;/Year&gt;&lt;RecNum&gt;40&lt;/RecNum&gt;&lt;DisplayText&gt;&lt;style face="superscript"&gt;[26]&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6C11F8" w:rsidRPr="006C11F8">
        <w:rPr>
          <w:noProof/>
          <w:vertAlign w:val="superscript"/>
        </w:rPr>
        <w:t>[26]</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6C11F8">
        <w:instrText xml:space="preserve"> ADDIN EN.CITE &lt;EndNote&gt;&lt;Cite&gt;&lt;Author&gt;Zhao&lt;/Author&gt;&lt;Year&gt;2012&lt;/Year&gt;&lt;RecNum&gt;41&lt;/RecNum&gt;&lt;DisplayText&gt;&lt;style face="superscript"&gt;[27]&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6C11F8" w:rsidRPr="006C11F8">
        <w:rPr>
          <w:noProof/>
          <w:vertAlign w:val="superscript"/>
        </w:rPr>
        <w:t>[27]</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6C11F8">
        <w:instrText xml:space="preserve"> ADDIN EN.CITE &lt;EndNote&gt;&lt;Cite&gt;&lt;Author&gt;Miao&lt;/Author&gt;&lt;Year&gt;2015&lt;/Year&gt;&lt;RecNum&gt;42&lt;/RecNum&gt;&lt;DisplayText&gt;&lt;style face="superscript"&gt;[28]&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6C11F8" w:rsidRPr="006C11F8">
        <w:rPr>
          <w:noProof/>
          <w:vertAlign w:val="superscript"/>
        </w:rPr>
        <w:t>[28]</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proofErr w:type="spellStart"/>
      <w:r w:rsidRPr="00167DF7">
        <w:rPr>
          <w:rFonts w:hint="eastAsia"/>
        </w:rPr>
        <w:t>Jarecki</w:t>
      </w:r>
      <w:proofErr w:type="spellEnd"/>
      <w:r w:rsidRPr="00167DF7">
        <w:rPr>
          <w:rFonts w:hint="eastAsia"/>
        </w:rPr>
        <w:t>等人</w:t>
      </w:r>
      <w:r w:rsidR="0008316A">
        <w:fldChar w:fldCharType="begin"/>
      </w:r>
      <w:r w:rsidR="006C11F8">
        <w:instrText xml:space="preserve"> ADDIN EN.CITE &lt;EndNote&gt;&lt;Cite&gt;&lt;Author&gt;Jarecki&lt;/Author&gt;&lt;Year&gt;2013&lt;/Year&gt;&lt;RecNum&gt;7&lt;/RecNum&gt;&lt;DisplayText&gt;&lt;style face="superscript"&gt;[29]&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6C11F8" w:rsidRPr="006C11F8">
        <w:rPr>
          <w:noProof/>
          <w:vertAlign w:val="superscript"/>
        </w:rPr>
        <w:t>[29]</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3521836"/>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D672C1F" w14:textId="1BFE165F" w:rsidR="00F95472" w:rsidRDefault="00F95472" w:rsidP="00F95472">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在高效支持</w:t>
      </w:r>
      <w:r>
        <w:rPr>
          <w:rFonts w:hint="eastAsia"/>
        </w:rPr>
        <w:t>Join</w:t>
      </w:r>
      <w:r>
        <w:rPr>
          <w:rFonts w:hint="eastAsia"/>
        </w:rPr>
        <w:t>查询的同时，实现用户在经过</w:t>
      </w:r>
      <w:r w:rsidR="00C53F6D">
        <w:rPr>
          <w:rFonts w:hint="eastAsia"/>
        </w:rPr>
        <w:t>相应</w:t>
      </w:r>
      <w:r>
        <w:rPr>
          <w:rFonts w:hint="eastAsia"/>
        </w:rPr>
        <w:t>授权许可后，访问其他用户存储在云服务器上的机密数据。</w:t>
      </w:r>
    </w:p>
    <w:p w14:paraId="5A149147" w14:textId="20B76633" w:rsidR="00F95472" w:rsidRDefault="00F95472" w:rsidP="00F95472">
      <w:r>
        <w:tab/>
      </w:r>
      <w:r>
        <w:rPr>
          <w:rFonts w:hint="eastAsia"/>
        </w:rPr>
        <w:t>（</w:t>
      </w:r>
      <w:r>
        <w:rPr>
          <w:rFonts w:hint="eastAsia"/>
        </w:rPr>
        <w:t>2</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165065">
        <w:rPr>
          <w:rFonts w:hint="eastAsia"/>
        </w:rPr>
        <w:t>本文分别设计出子令牌拆分方案和同态签名方案解决</w:t>
      </w:r>
      <w:r w:rsidR="008A3FD7">
        <w:rPr>
          <w:rFonts w:hint="eastAsia"/>
        </w:rPr>
        <w:t>了</w:t>
      </w:r>
      <w:r w:rsidR="001E1FC4">
        <w:rPr>
          <w:rFonts w:hint="eastAsia"/>
        </w:rPr>
        <w:t>这些</w:t>
      </w:r>
      <w:r w:rsidR="00165065">
        <w:rPr>
          <w:rFonts w:hint="eastAsia"/>
        </w:rPr>
        <w:t>问题</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设计</w:t>
      </w:r>
      <w:r w:rsidR="00B41F74">
        <w:rPr>
          <w:rFonts w:hint="eastAsia"/>
        </w:rPr>
        <w:t>出</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23ACDFD8" w:rsidR="00F95472" w:rsidRDefault="00F95472" w:rsidP="00F95472">
      <w:r>
        <w:tab/>
      </w:r>
      <w:r w:rsidR="00300A1D">
        <w:rPr>
          <w:rFonts w:hint="eastAsia"/>
        </w:rPr>
        <w:t>（</w:t>
      </w:r>
      <w:r w:rsidR="00300A1D">
        <w:t>3</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w:t>
      </w:r>
      <w:r w:rsidR="003B18EC">
        <w:rPr>
          <w:rFonts w:hint="eastAsia"/>
        </w:rPr>
        <w:t>在</w:t>
      </w:r>
      <w:r w:rsidR="00E46C8A">
        <w:rPr>
          <w:rFonts w:hint="eastAsia"/>
        </w:rPr>
        <w:t>大小为</w:t>
      </w:r>
      <w:r w:rsidR="00265FEA">
        <w:rPr>
          <w:rFonts w:hint="eastAsia"/>
        </w:rPr>
        <w:t>超过</w:t>
      </w:r>
      <w:r w:rsidR="0011496D">
        <w:rPr>
          <w:rFonts w:hint="eastAsia"/>
        </w:rPr>
        <w:t>30</w:t>
      </w:r>
      <w:r w:rsidR="00F07879">
        <w:rPr>
          <w:rFonts w:hint="eastAsia"/>
        </w:rPr>
        <w:t>00</w:t>
      </w:r>
      <w:r w:rsidR="006423A1">
        <w:rPr>
          <w:rFonts w:hint="eastAsia"/>
        </w:rPr>
        <w:t>0</w:t>
      </w:r>
      <w:r w:rsidR="00E730C0">
        <w:rPr>
          <w:rFonts w:hint="eastAsia"/>
        </w:rPr>
        <w:t>条记录的</w:t>
      </w:r>
      <w:r w:rsidR="00B80E54">
        <w:rPr>
          <w:rFonts w:hint="eastAsia"/>
        </w:rPr>
        <w:t>关系型数据库</w:t>
      </w:r>
      <w:r w:rsidR="007452F9">
        <w:rPr>
          <w:rFonts w:hint="eastAsia"/>
        </w:rPr>
        <w:t>上</w:t>
      </w:r>
      <w:r w:rsidR="00B80E54">
        <w:rPr>
          <w:rFonts w:hint="eastAsia"/>
        </w:rPr>
        <w:t>，</w:t>
      </w:r>
      <w:r w:rsidR="00010A88">
        <w:rPr>
          <w:rFonts w:hint="eastAsia"/>
        </w:rPr>
        <w:t>测试了协议的实际应用性能表现同理论性能分析的契合性，并证明</w:t>
      </w:r>
      <w:r w:rsidR="00300A1D">
        <w:rPr>
          <w:rFonts w:hint="eastAsia"/>
        </w:rPr>
        <w:t>协议在查询规模较大的情况下有着较好的查询性能。</w:t>
      </w:r>
    </w:p>
    <w:p w14:paraId="19C6CB49" w14:textId="0A9BD5EE" w:rsidR="001607ED" w:rsidRDefault="001607ED" w:rsidP="005539ED">
      <w:pPr>
        <w:pStyle w:val="2"/>
        <w:spacing w:before="156" w:after="156"/>
        <w:rPr>
          <w:rStyle w:val="md-plain"/>
        </w:rPr>
      </w:pPr>
      <w:bookmarkStart w:id="6" w:name="_Toc133521837"/>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lastRenderedPageBreak/>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2A22D107"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本文前面章节的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20E42C8F" w:rsidR="00C20590" w:rsidRPr="002F1BB9" w:rsidRDefault="008F5305" w:rsidP="008F5305">
      <w:pPr>
        <w:widowControl/>
        <w:spacing w:line="240" w:lineRule="auto"/>
        <w:jc w:val="left"/>
      </w:pPr>
      <w:r>
        <w:br w:type="page"/>
      </w:r>
    </w:p>
    <w:p w14:paraId="625E30EF" w14:textId="49C036F2" w:rsidR="00C20590" w:rsidRDefault="009F20A8" w:rsidP="00A20DC0">
      <w:pPr>
        <w:pStyle w:val="1"/>
        <w:tabs>
          <w:tab w:val="left" w:pos="6096"/>
        </w:tabs>
        <w:spacing w:before="249" w:after="156"/>
      </w:pPr>
      <w:bookmarkStart w:id="7" w:name="_Toc133521838"/>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3521839"/>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3521840"/>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D193771"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804E7E"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3521841"/>
      <w:r w:rsidRPr="00E87B6F">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64B1E86B"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这同时，</w:t>
      </w:r>
      <w:r w:rsidR="00725475">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804E7E"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752997DA" w:rsidR="00F115C6" w:rsidRDefault="00F115C6" w:rsidP="00F115C6">
      <w:pPr>
        <w:ind w:firstLineChars="200" w:firstLine="480"/>
      </w:pPr>
      <w:r>
        <w:rPr>
          <w:rFonts w:hint="eastAsia"/>
        </w:rPr>
        <w:t>对于一个涉及</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804E7E"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804E7E"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408DAC74"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关键词</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q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3521842"/>
      <w:r>
        <w:rPr>
          <w:rFonts w:hint="eastAsia"/>
        </w:rPr>
        <w:t>对称可搜索加密</w:t>
      </w:r>
      <w:bookmarkEnd w:id="11"/>
    </w:p>
    <w:p w14:paraId="28125961" w14:textId="021B7DA2" w:rsidR="00CC3F00" w:rsidRDefault="00C26C22" w:rsidP="00D163AA">
      <w:pPr>
        <w:pStyle w:val="3"/>
        <w:spacing w:before="156" w:after="156"/>
      </w:pPr>
      <w:bookmarkStart w:id="12" w:name="_Toc133521843"/>
      <w:r>
        <w:rPr>
          <w:rFonts w:hint="eastAsia"/>
        </w:rPr>
        <w:t>对称可搜索加密</w:t>
      </w:r>
      <w:r w:rsidR="00187F2E">
        <w:rPr>
          <w:rFonts w:hint="eastAsia"/>
        </w:rPr>
        <w:t>定义</w:t>
      </w:r>
      <w:bookmarkEnd w:id="12"/>
    </w:p>
    <w:p w14:paraId="52385B21" w14:textId="3211980E"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A674FA">
        <w:rPr>
          <w:rFonts w:hint="eastAsia"/>
        </w:rPr>
        <w:t>和</w:t>
      </w:r>
      <m:oMath>
        <m:r>
          <w:rPr>
            <w:rFonts w:ascii="Cambria Math" w:hAnsi="Cambria Math"/>
          </w:rPr>
          <m:t xml:space="preserve"> Search</m:t>
        </m:r>
      </m:oMath>
      <w:r w:rsidR="00650AF7">
        <w:rPr>
          <w:rFonts w:hint="eastAsia"/>
        </w:rPr>
        <w:t>，</w:t>
      </w:r>
      <w:r w:rsidR="00A518A3">
        <w:rPr>
          <w:rFonts w:hint="eastAsia"/>
        </w:rPr>
        <w:t>流程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A42B54">
        <w:rPr>
          <w:rFonts w:hint="eastAsia"/>
        </w:rPr>
        <w:t>图</w:t>
      </w:r>
      <w:r w:rsidR="00A42B54">
        <w:rPr>
          <w:rFonts w:hint="eastAsia"/>
        </w:rPr>
        <w:t xml:space="preserve"> </w:t>
      </w:r>
      <w:r w:rsidR="00A42B54">
        <w:rPr>
          <w:noProof/>
        </w:rPr>
        <w:t>2</w:t>
      </w:r>
      <w:r w:rsidR="00A42B54">
        <w:noBreakHyphen/>
      </w:r>
      <w:r w:rsidR="00A42B54">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417F936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文数据库</w:t>
      </w:r>
      <m:oMath>
        <m:r>
          <w:rPr>
            <w:rFonts w:ascii="Cambria Math" w:hAnsi="Cambria Math"/>
          </w:rPr>
          <m:t xml:space="preserve"> 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58E31F4" w:rsidR="008E34DE" w:rsidRDefault="00590974" w:rsidP="00D351C6">
      <w:pPr>
        <w:keepNext/>
        <w:spacing w:beforeLines="50" w:before="156" w:line="240" w:lineRule="auto"/>
        <w:jc w:val="center"/>
      </w:pPr>
      <w:r w:rsidRPr="00590974">
        <w:rPr>
          <w:noProof/>
        </w:rPr>
        <w:drawing>
          <wp:inline distT="0" distB="0" distL="0" distR="0" wp14:anchorId="4B1F39E1" wp14:editId="0FBE64C9">
            <wp:extent cx="5274310" cy="36823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388" cy="3695685"/>
                    </a:xfrm>
                    <a:prstGeom prst="rect">
                      <a:avLst/>
                    </a:prstGeom>
                  </pic:spPr>
                </pic:pic>
              </a:graphicData>
            </a:graphic>
          </wp:inline>
        </w:drawing>
      </w:r>
    </w:p>
    <w:p w14:paraId="0847E060" w14:textId="762719E6"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13"/>
      <w:r>
        <w:t xml:space="preserve"> </w:t>
      </w:r>
      <w:r>
        <w:rPr>
          <w:rFonts w:hint="eastAsia"/>
        </w:rPr>
        <w:t>对称可搜索加密</w:t>
      </w:r>
      <w:r w:rsidR="004E7088">
        <w:rPr>
          <w:rFonts w:hint="eastAsia"/>
        </w:rPr>
        <w:t>流程图</w:t>
      </w:r>
    </w:p>
    <w:p w14:paraId="5C89A546" w14:textId="6C057E4F" w:rsidR="008478FB" w:rsidRDefault="00012377" w:rsidP="00D163AA">
      <w:pPr>
        <w:pStyle w:val="3"/>
        <w:spacing w:before="156" w:after="156"/>
      </w:pPr>
      <w:bookmarkStart w:id="14" w:name="_Toc133521844"/>
      <w:r>
        <w:rPr>
          <w:rFonts w:hint="eastAsia"/>
        </w:rPr>
        <w:lastRenderedPageBreak/>
        <w:t>对称</w:t>
      </w:r>
      <w:r w:rsidR="00187F2E">
        <w:rPr>
          <w:rFonts w:hint="eastAsia"/>
        </w:rPr>
        <w:t>可搜索加密正确性</w:t>
      </w:r>
      <w:bookmarkEnd w:id="14"/>
    </w:p>
    <w:p w14:paraId="7CAB5947" w14:textId="70AFFDA1"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3521845"/>
      <w:r>
        <w:rPr>
          <w:rFonts w:hint="eastAsia"/>
        </w:rPr>
        <w:t>对称可搜索加密安全性</w:t>
      </w:r>
      <w:bookmarkEnd w:id="15"/>
    </w:p>
    <w:p w14:paraId="382A4992" w14:textId="20962D04"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6C11F8" w:rsidRPr="006C11F8">
        <w:rPr>
          <w:noProof/>
          <w:vertAlign w:val="superscript"/>
        </w:rPr>
        <w:t>[30]</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3521846"/>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BA74AA3"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p>
    <w:p w14:paraId="7045B60B" w14:textId="3EDFB8BC" w:rsidR="004E4768" w:rsidRDefault="00FE6BA4" w:rsidP="00681E41">
      <w:r>
        <w:tab/>
      </w:r>
      <w:r>
        <w:rPr>
          <w:rFonts w:hint="eastAsia"/>
        </w:rPr>
        <w:t>假设关系型数据库</w:t>
      </w:r>
      <m:oMath>
        <m:r>
          <w:rPr>
            <w:rFonts w:ascii="Cambria Math" w:hAnsi="Cambria Math"/>
          </w:rPr>
          <m:t xml:space="preserve"> DB </m:t>
        </m:r>
      </m:oMath>
      <w:r>
        <w:rPr>
          <w:rFonts w:hint="eastAsia"/>
        </w:rPr>
        <w:t>对应的倒序索引为</w:t>
      </w:r>
      <m:oMath>
        <m:r>
          <w:rPr>
            <w:rFonts w:ascii="Cambria Math" w:hAnsi="Cambria Math"/>
          </w:rPr>
          <m:t xml:space="preserve"> 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DB </m:t>
        </m:r>
      </m:oMath>
      <w:r w:rsidR="008F1E9D">
        <w:rPr>
          <w:rFonts w:hint="eastAsia"/>
        </w:rPr>
        <w:t>中</w:t>
      </w:r>
      <w:r w:rsidR="0036727F">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w:t>
      </w:r>
      <w:r w:rsidR="00A60C09">
        <w:rPr>
          <w:rFonts w:hint="eastAsia"/>
        </w:rPr>
        <w:lastRenderedPageBreak/>
        <w:t>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3521847"/>
      <w:r w:rsidRPr="008C634B">
        <w:rPr>
          <w:color w:val="000000" w:themeColor="text1"/>
        </w:rPr>
        <w:t>JXT</w:t>
      </w:r>
      <w:r w:rsidRPr="008C634B">
        <w:rPr>
          <w:rFonts w:hint="eastAsia"/>
          <w:color w:val="000000" w:themeColor="text1"/>
        </w:rPr>
        <w:t>协议</w:t>
      </w:r>
      <w:bookmarkEnd w:id="18"/>
    </w:p>
    <w:p w14:paraId="57209E72" w14:textId="31C9C6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w:t>
      </w:r>
      <w:r w:rsidR="005F6F48">
        <w:rPr>
          <w:rFonts w:hint="eastAsia"/>
        </w:rPr>
        <w:t>s</w:t>
      </w:r>
      <w:r w:rsidR="00B83149">
        <w:t xml:space="preserve"> Protocol</w:t>
      </w:r>
      <w:r w:rsidR="00801F2E">
        <w:rPr>
          <w:rFonts w:hint="eastAsia"/>
        </w:rPr>
        <w:t>）</w:t>
      </w:r>
      <w:r w:rsidRPr="00B96FF4">
        <w:t>由</w:t>
      </w:r>
      <w:proofErr w:type="spellStart"/>
      <w:r w:rsidR="007A6B98" w:rsidRPr="00167DF7">
        <w:rPr>
          <w:rFonts w:hint="eastAsia"/>
        </w:rPr>
        <w:t>Jutla</w:t>
      </w:r>
      <w:proofErr w:type="spellEnd"/>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且</w:t>
      </w:r>
      <w:r w:rsidR="007B0BF6">
        <w:rPr>
          <w:rFonts w:hint="eastAsia"/>
        </w:rPr>
        <w:t>能</w:t>
      </w:r>
      <w:r w:rsidRPr="00B96FF4">
        <w:t>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521848"/>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proofErr w:type="spellStart"/>
      <w:r w:rsidR="002B1518">
        <w:rPr>
          <w:rFonts w:hint="eastAsia"/>
        </w:rPr>
        <w:t>tabA</w:t>
      </w:r>
      <w:proofErr w:type="spellEnd"/>
      <w:r w:rsidR="002B1518">
        <w:rPr>
          <w:rFonts w:hint="eastAsia"/>
        </w:rPr>
        <w:t>）</w:t>
      </w:r>
      <w:r w:rsidR="00522B99">
        <w:rPr>
          <w:rFonts w:hint="eastAsia"/>
        </w:rPr>
        <w:t>和</w:t>
      </w:r>
      <w:r w:rsidR="00E51074">
        <w:rPr>
          <w:rFonts w:hint="eastAsia"/>
        </w:rPr>
        <w:t>表</w:t>
      </w:r>
      <w:r w:rsidR="00522B99">
        <w:t>B</w:t>
      </w:r>
      <w:r w:rsidR="002B1518">
        <w:rPr>
          <w:rFonts w:hint="eastAsia"/>
        </w:rPr>
        <w:t>（</w:t>
      </w:r>
      <w:proofErr w:type="spellStart"/>
      <w:r w:rsidR="002B1518">
        <w:rPr>
          <w:rFonts w:hint="eastAsia"/>
        </w:rPr>
        <w:t>tab</w:t>
      </w:r>
      <w:r w:rsidR="002B1518">
        <w:t>B</w:t>
      </w:r>
      <w:proofErr w:type="spellEnd"/>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proofErr w:type="spellStart"/>
      <w:r w:rsidR="00A53B61">
        <w:t>personID</w:t>
      </w:r>
      <w:proofErr w:type="spellEnd"/>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804E7E"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258473D4" w:rsidR="00A37B47" w:rsidRDefault="00AF54E0" w:rsidP="00B50CCC">
      <w:r>
        <w:rPr>
          <w:rFonts w:hint="eastAsia"/>
        </w:rPr>
        <w:t>服务</w:t>
      </w:r>
      <w:r w:rsidR="003C2182">
        <w:rPr>
          <w:rFonts w:hint="eastAsia"/>
        </w:rPr>
        <w:t>端</w:t>
      </w:r>
      <w:r w:rsidR="00E038B9">
        <w:rPr>
          <w:rFonts w:hint="eastAsia"/>
        </w:rPr>
        <w:t>可以</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proofErr w:type="spellStart"/>
      <w:r w:rsidR="00EA3737">
        <w:t>personID</w:t>
      </w:r>
      <w:proofErr w:type="spellEnd"/>
      <w:r w:rsidR="00212B74">
        <w:rPr>
          <w:rFonts w:hint="eastAsia"/>
        </w:rPr>
        <w:t>值</w:t>
      </w:r>
      <w:r w:rsidR="00EA3737">
        <w:rPr>
          <w:rFonts w:hint="eastAsia"/>
        </w:rPr>
        <w:t>集合</w:t>
      </w:r>
      <w:r w:rsidR="002A6FCE">
        <w:rPr>
          <w:rFonts w:hint="eastAsia"/>
        </w:rPr>
        <w:t>:</w:t>
      </w:r>
    </w:p>
    <w:p w14:paraId="01462886" w14:textId="52DBEA39" w:rsidR="00AD7279" w:rsidRPr="00AD7279" w:rsidRDefault="00804E7E"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proofErr w:type="spellStart"/>
      <w:r w:rsidR="003A5D19">
        <w:rPr>
          <w:rFonts w:hint="eastAsia"/>
        </w:rPr>
        <w:t>per</w:t>
      </w:r>
      <w:r w:rsidR="003A5D19">
        <w:t>sonID</w:t>
      </w:r>
      <w:proofErr w:type="spellEnd"/>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804E7E"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020B11F6" w:rsidR="0002640C" w:rsidRDefault="00016448" w:rsidP="00B50CCC">
      <w:r>
        <w:rPr>
          <w:rFonts w:hint="eastAsia"/>
        </w:rPr>
        <w:t>即</w:t>
      </w:r>
      <w:r w:rsidR="00F44259">
        <w:rPr>
          <w:rFonts w:hint="eastAsia"/>
        </w:rPr>
        <w:t>服务端</w:t>
      </w:r>
      <w:r w:rsidR="00817087">
        <w:rPr>
          <w:rFonts w:hint="eastAsia"/>
        </w:rPr>
        <w:t>遍历</w:t>
      </w:r>
      <m:oMath>
        <m:r>
          <w:rPr>
            <w:rFonts w:ascii="Cambria Math" w:hAnsi="Cambria Math"/>
          </w:rPr>
          <m:t xml:space="preserve"> α </m:t>
        </m:r>
      </m:oMath>
      <w:r w:rsidR="00EF758A">
        <w:rPr>
          <w:rFonts w:hint="eastAsia"/>
        </w:rPr>
        <w:t>子</w:t>
      </w:r>
      <w:r w:rsidR="00817087">
        <w:rPr>
          <w:rFonts w:hint="eastAsia"/>
        </w:rPr>
        <w:t>查询结果中的每个</w:t>
      </w:r>
      <w:proofErr w:type="spellStart"/>
      <w:r w:rsidR="00817087">
        <w:rPr>
          <w:rFonts w:hint="eastAsia"/>
        </w:rPr>
        <w:t>p</w:t>
      </w:r>
      <w:r w:rsidR="00817087">
        <w:t>ersonID</w:t>
      </w:r>
      <w:proofErr w:type="spellEnd"/>
      <w:r w:rsidR="00817087">
        <w:rPr>
          <w:rFonts w:hint="eastAsia"/>
        </w:rPr>
        <w:t>值</w:t>
      </w:r>
      <w:r w:rsidR="008516FD">
        <w:rPr>
          <w:rFonts w:hint="eastAsia"/>
        </w:rPr>
        <w:t>，在</w:t>
      </w:r>
      <w:r w:rsidR="00164C9B">
        <w:rPr>
          <w:rFonts w:hint="eastAsia"/>
        </w:rPr>
        <w:t>表</w:t>
      </w:r>
      <w:r w:rsidR="008516FD">
        <w:t>B</w:t>
      </w:r>
      <w:r w:rsidR="008516FD">
        <w:rPr>
          <w:rFonts w:hint="eastAsia"/>
        </w:rPr>
        <w:t>中寻找</w:t>
      </w:r>
      <w:proofErr w:type="spellStart"/>
      <w:r w:rsidR="00ED5C74">
        <w:rPr>
          <w:rFonts w:hint="eastAsia"/>
        </w:rPr>
        <w:t>p</w:t>
      </w:r>
      <w:r w:rsidR="00ED5C74">
        <w:t>ersonID</w:t>
      </w:r>
      <w:proofErr w:type="spellEnd"/>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AC58DD">
        <w:rPr>
          <w:rFonts w:hint="eastAsia"/>
        </w:rPr>
        <w:t>显然，</w:t>
      </w:r>
      <w:r w:rsidR="00BD0A2C">
        <w:rPr>
          <w:rFonts w:hint="eastAsia"/>
        </w:rPr>
        <w:t>两个子查询执行完毕便得到了原</w:t>
      </w:r>
      <w:r w:rsidR="00BD0A2C">
        <w:rPr>
          <w:rFonts w:hint="eastAsia"/>
        </w:rPr>
        <w:t>Jo</w:t>
      </w:r>
      <w:r w:rsidR="00BD0A2C">
        <w:t>i</w:t>
      </w:r>
      <w:r w:rsidR="00BD0A2C">
        <w:rPr>
          <w:rFonts w:hint="eastAsia"/>
        </w:rPr>
        <w:t>n</w:t>
      </w:r>
      <w:r w:rsidR="00BD0A2C">
        <w:rPr>
          <w:rFonts w:hint="eastAsia"/>
        </w:rPr>
        <w:t>查询的结果，</w:t>
      </w:r>
      <w:r w:rsidR="00E5125A">
        <w:rPr>
          <w:rFonts w:hint="eastAsia"/>
        </w:rPr>
        <w:t>最终</w:t>
      </w:r>
      <w:r w:rsidR="009D446A">
        <w:rPr>
          <w:rFonts w:hint="eastAsia"/>
        </w:rPr>
        <w:t>查询结果</w:t>
      </w:r>
      <w:r w:rsidR="007727DD">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lastRenderedPageBreak/>
        <w:t>中</w:t>
      </w:r>
      <w:r w:rsidR="00BF67CA">
        <w:rPr>
          <w:rFonts w:hint="eastAsia"/>
        </w:rPr>
        <w:t>每个</w:t>
      </w:r>
      <w:proofErr w:type="spellStart"/>
      <w:r w:rsidR="00BF67CA">
        <w:rPr>
          <w:rFonts w:hint="eastAsia"/>
        </w:rPr>
        <w:t>per</w:t>
      </w:r>
      <w:r w:rsidR="00BF67CA">
        <w:t>sonID</w:t>
      </w:r>
      <w:proofErr w:type="spellEnd"/>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应的</w:t>
      </w:r>
      <w:proofErr w:type="spellStart"/>
      <w:r w:rsidR="00CE0F45">
        <w:rPr>
          <w:rFonts w:hint="eastAsia"/>
        </w:rPr>
        <w:t>p</w:t>
      </w:r>
      <w:r w:rsidR="00CE0F45">
        <w:t>ersonID</w:t>
      </w:r>
      <w:proofErr w:type="spellEnd"/>
      <w:r w:rsidR="00CE0F45">
        <w:rPr>
          <w:rFonts w:hint="eastAsia"/>
        </w:rPr>
        <w:t>字段</w:t>
      </w:r>
      <w:r w:rsidR="000D5775">
        <w:rPr>
          <w:rFonts w:hint="eastAsia"/>
        </w:rPr>
        <w:t>的记录</w:t>
      </w:r>
      <w:r w:rsidR="00F10D2B">
        <w:rPr>
          <w:rFonts w:hint="eastAsia"/>
        </w:rPr>
        <w:t>。</w:t>
      </w:r>
    </w:p>
    <w:p w14:paraId="420D8B21" w14:textId="6412C362" w:rsidR="000D540C" w:rsidRDefault="008C547D" w:rsidP="00B77776">
      <w:pPr>
        <w:ind w:firstLine="420"/>
      </w:pPr>
      <w:r>
        <w:rPr>
          <w:rFonts w:hint="eastAsia"/>
        </w:rPr>
        <w:t>本文</w:t>
      </w:r>
      <w:r w:rsidR="00397F37">
        <w:rPr>
          <w:rFonts w:hint="eastAsia"/>
        </w:rPr>
        <w:t>将</w:t>
      </w:r>
      <w:r w:rsidR="003B055A">
        <w:rPr>
          <w:rFonts w:hint="eastAsia"/>
        </w:rPr>
        <w:t>以上示例进行推广，</w:t>
      </w:r>
      <w:r w:rsidR="00654676">
        <w:rPr>
          <w:rFonts w:hint="eastAsia"/>
        </w:rPr>
        <w:t>可以</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A6732F">
        <w:rPr>
          <w:rFonts w:hint="eastAsia"/>
        </w:rPr>
        <w:t>：</w:t>
      </w:r>
    </w:p>
    <w:p w14:paraId="3992AD56" w14:textId="2B7DF04D" w:rsidR="000D540C" w:rsidRPr="00997BFC" w:rsidRDefault="00804E7E"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D479F23"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8DB762" w:rsidR="00B44E8E" w:rsidRPr="00B44E8E" w:rsidRDefault="00804E7E"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521849"/>
      <w:r>
        <w:rPr>
          <w:rFonts w:hint="eastAsia"/>
        </w:rPr>
        <w:t>两个子查询的实现</w:t>
      </w:r>
      <w:bookmarkEnd w:id="20"/>
      <w:bookmarkEnd w:id="21"/>
    </w:p>
    <w:p w14:paraId="3CDA1A45" w14:textId="3286B5D3" w:rsidR="00753C81" w:rsidRDefault="00C7734A" w:rsidP="00B50CCC">
      <w:r>
        <w:tab/>
      </w:r>
      <m:oMath>
        <m:r>
          <w:rPr>
            <w:rFonts w:ascii="Cambria Math" w:hAnsi="Cambria Math"/>
          </w:rPr>
          <m:t xml:space="preserve">α </m:t>
        </m:r>
      </m:oMath>
      <w:r w:rsidR="007A5839">
        <w:rPr>
          <w:rFonts w:hint="eastAsia"/>
        </w:rPr>
        <w:t>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4665C7">
        <w:rPr>
          <w:rFonts w:hint="eastAsia"/>
        </w:rPr>
        <w:t>子</w:t>
      </w:r>
      <w:r w:rsidR="005142CA">
        <w:rPr>
          <w:rFonts w:hint="eastAsia"/>
        </w:rPr>
        <w:t>查询的效率，</w:t>
      </w:r>
      <w:r w:rsidR="00E04279">
        <w:rPr>
          <w:rFonts w:hint="eastAsia"/>
        </w:rPr>
        <w:t>数据提供者</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66185A">
        <w:rPr>
          <w:rFonts w:hint="eastAsia"/>
        </w:rPr>
        <w:t>集</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804E7E"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3CFBB8AA"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C0173D">
        <w:rPr>
          <w:rFonts w:hint="eastAsia"/>
        </w:rPr>
        <w:t>达到了</w:t>
      </w:r>
      <w:r w:rsidR="00AF05B7" w:rsidRPr="00EB2A7B">
        <w:rPr>
          <w:rFonts w:hint="eastAsia"/>
        </w:rPr>
        <w:t>节省计算开销</w:t>
      </w:r>
      <w:r w:rsidR="005E3CB5">
        <w:rPr>
          <w:rFonts w:hint="eastAsia"/>
        </w:rPr>
        <w:t>的目的</w:t>
      </w:r>
      <w:r w:rsidR="00AF05B7" w:rsidRPr="00EB2A7B">
        <w:rPr>
          <w:rFonts w:hint="eastAsia"/>
        </w:rPr>
        <w:t>。</w:t>
      </w:r>
      <w:r w:rsidR="00762F7F">
        <w:rPr>
          <w:rFonts w:hint="eastAsia"/>
        </w:rPr>
        <w:t>相应的</w:t>
      </w:r>
      <w:r w:rsidR="00280B42">
        <w:rPr>
          <w:rFonts w:hint="eastAsia"/>
        </w:rPr>
        <w:t>，我们在建立</w:t>
      </w:r>
      <w:r w:rsidR="009B3AB0">
        <w:rPr>
          <w:rFonts w:hint="eastAsia"/>
        </w:rPr>
        <w:t>密态倒序索引</w:t>
      </w:r>
      <m:oMath>
        <m:r>
          <m:rPr>
            <m:sty m:val="p"/>
          </m:rPr>
          <w:rPr>
            <w:rFonts w:ascii="Cambria Math" w:hAnsi="Cambria Math"/>
          </w:rPr>
          <m:t xml:space="preserve"> </m:t>
        </m:r>
        <m:r>
          <w:rPr>
            <w:rFonts w:ascii="Cambria Math" w:hAnsi="Cambria Math"/>
          </w:rPr>
          <m:t xml:space="preserve">TSet </m:t>
        </m:r>
      </m:oMath>
      <w:r w:rsidR="00A52632">
        <w:rPr>
          <w:rFonts w:hint="eastAsia"/>
        </w:rPr>
        <w:t>时也采用上述的更改。</w:t>
      </w:r>
    </w:p>
    <w:p w14:paraId="33509159" w14:textId="09ECE840" w:rsidR="007753C6" w:rsidRPr="007753C6" w:rsidRDefault="00C5573B" w:rsidP="00EB2A7B">
      <w:r>
        <w:tab/>
      </w:r>
      <m:oMath>
        <m:r>
          <w:rPr>
            <w:rFonts w:ascii="Cambria Math" w:hAnsi="Cambria Math"/>
          </w:rPr>
          <m:t xml:space="preserve">β </m:t>
        </m:r>
      </m:oMath>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lastRenderedPageBreak/>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804E7E"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521850"/>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550EEB8C"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数据提供者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A42B54">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A42B54">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804E7E"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7D93007"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2063B5">
        <w:rPr>
          <w:rFonts w:hint="eastAsia"/>
        </w:rPr>
        <w:t>子</w:t>
      </w:r>
      <w:r w:rsidR="00C70DB8">
        <w:rPr>
          <w:rFonts w:hint="eastAsia"/>
        </w:rPr>
        <w:t>查询</w:t>
      </w:r>
      <w:r w:rsidR="00C62786">
        <w:rPr>
          <w:rFonts w:hint="eastAsia"/>
        </w:rPr>
        <w:t>。</w:t>
      </w:r>
    </w:p>
    <w:p w14:paraId="578E2A91" w14:textId="4B4D287C"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493FC7">
        <w:rPr>
          <w:rFonts w:hint="eastAsia"/>
        </w:rPr>
        <w:t>并</w:t>
      </w:r>
      <w:r w:rsidR="0004308F">
        <w:rPr>
          <w:rFonts w:hint="eastAsia"/>
        </w:rPr>
        <w:t>得到</w:t>
      </w:r>
      <w:r w:rsidR="00695A6C">
        <w:rPr>
          <w:rFonts w:hint="eastAsia"/>
        </w:rPr>
        <w:t>满</w:t>
      </w:r>
      <w:r w:rsidR="00695A6C">
        <w:rPr>
          <w:rFonts w:hint="eastAsia"/>
        </w:rPr>
        <w:lastRenderedPageBreak/>
        <w:t>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302F15B9" w:rsidR="00695B5F" w:rsidRPr="00C55FCB" w:rsidRDefault="00785E73" w:rsidP="00EA66D9">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F10029">
        <w:rPr>
          <w:rFonts w:hint="eastAsia"/>
        </w:rPr>
        <w:t>对初级</w:t>
      </w:r>
      <w:r w:rsidR="003D3E4E">
        <w:rPr>
          <w:rFonts w:hint="eastAsia"/>
        </w:rPr>
        <w:t>协议</w:t>
      </w:r>
      <w:r w:rsidR="00D4756E">
        <w:rPr>
          <w:rFonts w:hint="eastAsia"/>
        </w:rPr>
        <w:t>做</w:t>
      </w:r>
      <w:r w:rsidR="006A0204">
        <w:rPr>
          <w:rFonts w:hint="eastAsia"/>
        </w:rPr>
        <w:t>一些修改。</w:t>
      </w:r>
      <w:r w:rsidR="004972B2">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A96CBD">
        <w:rPr>
          <w:rFonts w:hint="eastAsia"/>
        </w:rPr>
        <w:t>，</w:t>
      </w:r>
      <w:r w:rsidR="00D4756E">
        <w:rPr>
          <w:rFonts w:hint="eastAsia"/>
        </w:rPr>
        <w:t>协议</w:t>
      </w:r>
      <w:r w:rsidR="009735E8">
        <w:rPr>
          <w:rFonts w:hint="eastAsia"/>
        </w:rPr>
        <w:t>不能直接暴露</w:t>
      </w:r>
      <m:oMath>
        <m:r>
          <m:rPr>
            <m:sty m:val="p"/>
          </m:rP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736AC">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8736AC">
        <w:rPr>
          <w:rFonts w:hint="eastAsia"/>
        </w:rPr>
        <w:t>，</w:t>
      </w:r>
      <w:r w:rsidR="00E92475">
        <w:rPr>
          <w:rFonts w:hint="eastAsia"/>
        </w:rPr>
        <w:t>要</w:t>
      </w:r>
      <w:r w:rsidR="00FE2996">
        <w:rPr>
          <w:rFonts w:hint="eastAsia"/>
        </w:rPr>
        <w:t>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E2996">
        <w:rPr>
          <w:rFonts w:hint="eastAsia"/>
        </w:rPr>
        <w:t>和</w:t>
      </w:r>
      <m:oMath>
        <m:r>
          <m:rPr>
            <m:sty m:val="p"/>
          </m:rP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7322A">
        <w:rPr>
          <w:rFonts w:hint="eastAsia"/>
        </w:rPr>
        <w:t>进行掩码操作</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1D1012">
        <w:rPr>
          <w:rFonts w:hint="eastAsia"/>
        </w:rPr>
        <w:t>中每个单元</w:t>
      </w:r>
      <w:r w:rsidR="00551AC6">
        <w:rPr>
          <w:rFonts w:hint="eastAsia"/>
        </w:rPr>
        <w:t>修改</w:t>
      </w:r>
      <w:r w:rsidR="00A11CA3">
        <w:rPr>
          <w:rFonts w:hint="eastAsia"/>
        </w:rPr>
        <w:t>为</w:t>
      </w:r>
      <w:r w:rsidR="008459F9">
        <w:rPr>
          <w:rFonts w:hint="eastAsia"/>
        </w:rPr>
        <w:t>：</w:t>
      </w:r>
    </w:p>
    <w:p w14:paraId="50CCC5EF" w14:textId="5939555B" w:rsidR="00C55FCB" w:rsidRPr="00695B5F" w:rsidRDefault="00804E7E"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4FB0A4AB" w14:textId="3911FD39" w:rsidR="00EA66D9" w:rsidRDefault="00241AFF" w:rsidP="00D505F5">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D4756E">
        <w:rPr>
          <w:rFonts w:hint="eastAsia"/>
        </w:rPr>
        <w:t>协议</w:t>
      </w:r>
      <w:r w:rsidR="008E45F8">
        <w:rPr>
          <w:rFonts w:hint="eastAsia"/>
        </w:rPr>
        <w:t>要</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计算</w:t>
      </w:r>
      <w:r w:rsidR="0027165A">
        <w:rPr>
          <w:rFonts w:hint="eastAsia"/>
        </w:rPr>
        <w:t xml:space="preserve"> </w:t>
      </w:r>
      <w:r w:rsidR="0073484F">
        <w:rPr>
          <w:rFonts w:hint="eastAsia"/>
        </w:rPr>
        <w:t>出</w:t>
      </w:r>
      <m:oMath>
        <m:r>
          <m:rPr>
            <m:sty m:val="p"/>
          </m:rP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w:t>
      </w:r>
      <w:r w:rsidR="00883E6F">
        <w:rPr>
          <w:rFonts w:hint="eastAsia"/>
        </w:rPr>
        <w:t>就</w:t>
      </w:r>
      <w:r w:rsidR="00474ABF">
        <w:rPr>
          <w:rFonts w:hint="eastAsia"/>
        </w:rPr>
        <w:t>对掩码的设计提出了要求</w:t>
      </w:r>
      <w:r w:rsidR="00CD5041">
        <w:rPr>
          <w:rFonts w:hint="eastAsia"/>
        </w:rPr>
        <w:t>。</w:t>
      </w:r>
    </w:p>
    <w:p w14:paraId="27FCA5DB" w14:textId="75E63BF6" w:rsidR="003042DB" w:rsidRDefault="00940851" w:rsidP="00D9152E">
      <w:pPr>
        <w:ind w:firstLine="420"/>
      </w:pPr>
      <w:r>
        <w:rPr>
          <w:rFonts w:hint="eastAsia"/>
        </w:rPr>
        <w:t>J</w:t>
      </w:r>
      <w:r>
        <w:t>XT</w:t>
      </w:r>
      <w:r>
        <w:rPr>
          <w:rFonts w:hint="eastAsia"/>
        </w:rPr>
        <w:t>中的掩码设计如下：</w:t>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804E7E"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4CA113BB" w14:textId="1E2068E7" w:rsidR="00AF7FAA" w:rsidRDefault="006F3ED8" w:rsidP="00EB63DB">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913D5">
        <w:rPr>
          <w:rFonts w:hint="eastAsia"/>
        </w:rPr>
        <w:t>中不同单元的掩码值不相同，提升协议的安全性。</w:t>
      </w:r>
      <w:r w:rsidR="007E39F8">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sidR="007E39F8">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804E7E"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C3C313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lastRenderedPageBreak/>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8F4D20">
        <w:rPr>
          <w:rFonts w:hint="eastAsia"/>
        </w:rPr>
        <w:t>：</w:t>
      </w:r>
      <w:r w:rsidR="006B7B9B">
        <w:rPr>
          <w:rFonts w:hint="eastAsia"/>
        </w:rPr>
        <w:t>服务端</w:t>
      </w:r>
      <w:r w:rsidR="00EB73A0">
        <w:rPr>
          <w:rFonts w:hint="eastAsia"/>
        </w:rPr>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CC5361">
        <w:rPr>
          <w:rFonts w:hint="eastAsia"/>
        </w:rPr>
        <w:t>对于每一对</w:t>
      </w:r>
      <w:r w:rsidR="00103772">
        <w:rPr>
          <w:rFonts w:hint="eastAsia"/>
        </w:rPr>
        <w:t>记录，</w:t>
      </w:r>
      <w:r w:rsidR="00427D37">
        <w:rPr>
          <w:rFonts w:hint="eastAsia"/>
        </w:rPr>
        <w:t>协议针对</w:t>
      </w:r>
      <w:r w:rsidR="0050541E">
        <w:rPr>
          <w:rFonts w:hint="eastAsia"/>
        </w:rPr>
        <w:t>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804E7E"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15538A5" w:rsidR="000F0C70" w:rsidRDefault="00DB349E" w:rsidP="00FB153C">
      <w:r>
        <w:rPr>
          <w:rFonts w:hint="eastAsia"/>
        </w:rPr>
        <w:t>然后</w:t>
      </w:r>
      <w:r w:rsidR="00F73D02">
        <w:rPr>
          <w:rFonts w:hint="eastAsia"/>
        </w:rPr>
        <w:t>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971419">
        <w:rPr>
          <w:rFonts w:hint="eastAsia"/>
        </w:rPr>
        <w:t>，并判断其</w:t>
      </w:r>
      <w:r w:rsidR="001A133B">
        <w:rPr>
          <w:rFonts w:hint="eastAsia"/>
        </w:rPr>
        <w:t>是否属于</w:t>
      </w:r>
      <m:oMath>
        <m:r>
          <w:rPr>
            <w:rFonts w:ascii="Cambria Math" w:hAnsi="Cambria Math"/>
          </w:rPr>
          <m:t xml:space="preserve"> XSet[j]</m:t>
        </m:r>
      </m:oMath>
      <w:r w:rsidR="00123856">
        <w:rPr>
          <w:rFonts w:hint="eastAsia"/>
        </w:rPr>
        <w:t>，如果</w:t>
      </w:r>
      <w:r w:rsidR="008E57EC">
        <w:rPr>
          <w:rFonts w:hint="eastAsia"/>
        </w:rPr>
        <w:t>对所有的</w:t>
      </w:r>
      <w:r w:rsidR="008E57EC">
        <w:rPr>
          <w:rFonts w:hint="eastAsia"/>
        </w:rPr>
        <w:t>J</w:t>
      </w:r>
      <w:r w:rsidR="008E57EC">
        <w:t>oin</w:t>
      </w:r>
      <w:r w:rsidR="008E57EC">
        <w:rPr>
          <w:rFonts w:hint="eastAsia"/>
        </w:rPr>
        <w:t>属性全都</w:t>
      </w:r>
      <w:r w:rsidR="00123856">
        <w:rPr>
          <w:rFonts w:hint="eastAsia"/>
        </w:rPr>
        <w:t>满足条件，则</w:t>
      </w:r>
      <w:r w:rsidR="00977E16">
        <w:rPr>
          <w:rFonts w:hint="eastAsia"/>
        </w:rPr>
        <w:t>服务端</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05411537" w14:textId="40C025F4" w:rsidR="00BF344B"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3521851"/>
      <w:r>
        <w:lastRenderedPageBreak/>
        <w:t>MC-JXT</w:t>
      </w:r>
      <w:r>
        <w:rPr>
          <w:rFonts w:hint="eastAsia"/>
        </w:rPr>
        <w:t>协议设计</w:t>
      </w:r>
      <w:bookmarkEnd w:id="24"/>
    </w:p>
    <w:p w14:paraId="4F85ADA5" w14:textId="26AF529E"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3521852"/>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4CAB2652"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w:t>
      </w:r>
      <m:oMath>
        <m:r>
          <m:rPr>
            <m:sty m:val="p"/>
          </m:rP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44058F">
        <w:rPr>
          <w:rFonts w:hint="eastAsia"/>
        </w:rPr>
        <w:t>在发</w:t>
      </w:r>
      <w:r w:rsidR="0044058F">
        <w:rPr>
          <w:rFonts w:hint="eastAsia"/>
        </w:rPr>
        <w:t>起查询时需要</w:t>
      </w:r>
      <w:r w:rsidR="00F605F1">
        <w:rPr>
          <w:rFonts w:hint="eastAsia"/>
        </w:rPr>
        <w:t>先向</w:t>
      </w:r>
      <m:oMath>
        <m:r>
          <m:rPr>
            <m:scr m:val="script"/>
          </m:rPr>
          <w:rPr>
            <w:rFonts w:ascii="Cambria Math" w:hAnsi="Cambria Math"/>
          </w:rPr>
          <m:t xml:space="preserve"> D </m:t>
        </m:r>
      </m:oMath>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0E173E1E" w:rsidR="00D336AB" w:rsidRDefault="00957E8D" w:rsidP="003B34CA">
      <w:pPr>
        <w:keepNext/>
        <w:spacing w:beforeLines="50" w:before="156" w:line="240" w:lineRule="auto"/>
        <w:jc w:val="center"/>
      </w:pPr>
      <w:r w:rsidRPr="00957E8D">
        <w:rPr>
          <w:noProof/>
        </w:rPr>
        <w:drawing>
          <wp:inline distT="0" distB="0" distL="0" distR="0" wp14:anchorId="2CB6C364" wp14:editId="213A4C1B">
            <wp:extent cx="4806462" cy="38759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0447" cy="3895297"/>
                    </a:xfrm>
                    <a:prstGeom prst="rect">
                      <a:avLst/>
                    </a:prstGeom>
                  </pic:spPr>
                </pic:pic>
              </a:graphicData>
            </a:graphic>
          </wp:inline>
        </w:drawing>
      </w:r>
    </w:p>
    <w:p w14:paraId="17FD4913" w14:textId="59DE4F5E"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A42B54" w:rsidRPr="003B34CA">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A42B54" w:rsidRPr="003B34CA">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w:t>
      </w:r>
      <w:r w:rsidR="001912B2">
        <w:rPr>
          <w:rFonts w:hint="eastAsia"/>
        </w:rPr>
        <w:lastRenderedPageBreak/>
        <w:t>供者</w:t>
      </w:r>
      <w:r w:rsidR="001912B2">
        <w:rPr>
          <w:rFonts w:hint="eastAsia"/>
        </w:rPr>
        <w:t xml:space="preserve"> </w:t>
      </w:r>
      <m:oMath>
        <m:r>
          <m:rPr>
            <m:scr m:val="script"/>
          </m:rPr>
          <w:rPr>
            <w:rFonts w:ascii="Cambria Math" w:hAnsi="Cambria Math"/>
          </w:rPr>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0D3780C7"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3521853"/>
      <w:r w:rsidRPr="00451048">
        <w:t>MC-JXT</w:t>
      </w:r>
      <w:r w:rsidRPr="00451048">
        <w:rPr>
          <w:rFonts w:hint="eastAsia"/>
        </w:rPr>
        <w:t>协议</w:t>
      </w:r>
      <w:r w:rsidR="000967FC">
        <w:rPr>
          <w:rFonts w:hint="eastAsia"/>
        </w:rPr>
        <w:t>构造</w:t>
      </w:r>
      <w:bookmarkEnd w:id="28"/>
      <w:bookmarkEnd w:id="29"/>
    </w:p>
    <w:p w14:paraId="640D8E40" w14:textId="48A103E1"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2</w:t>
      </w:r>
      <w:r w:rsidR="00465A69">
        <w:fldChar w:fldCharType="end"/>
      </w:r>
      <w:r w:rsidR="0078120C">
        <w:rPr>
          <w:rFonts w:hint="eastAsia"/>
        </w:rPr>
        <w:t>。</w:t>
      </w:r>
    </w:p>
    <w:p w14:paraId="13C5481A" w14:textId="20FA3DA7" w:rsidR="005A0D63" w:rsidRPr="00730957"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FB414D">
        <w:rPr>
          <w:rFonts w:hint="eastAsia"/>
        </w:rPr>
        <w:t>定义</w:t>
      </w:r>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3521854"/>
      <m:oMath>
        <m:r>
          <w:rPr>
            <w:rFonts w:ascii="Cambria Math" w:hAnsi="Cambria Math"/>
          </w:rPr>
          <m:t xml:space="preserve">EDBSetup </m:t>
        </m:r>
      </m:oMath>
      <w:r>
        <w:rPr>
          <w:rFonts w:hint="eastAsia"/>
        </w:rPr>
        <w:t>算法</w:t>
      </w:r>
      <w:bookmarkEnd w:id="30"/>
      <w:bookmarkEnd w:id="31"/>
    </w:p>
    <w:p w14:paraId="73499420" w14:textId="2DE0EE03" w:rsidR="009807F2" w:rsidRDefault="005E57A0" w:rsidP="00EB3A28">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C62491">
        <w:rPr>
          <w:rFonts w:hint="eastAsia"/>
        </w:rPr>
        <w:t>着</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A42B54">
        <w:rPr>
          <w:rFonts w:hint="eastAsia"/>
        </w:rPr>
        <w:t>算法</w:t>
      </w:r>
      <w:r w:rsidR="00A42B54">
        <w:rPr>
          <w:rFonts w:hint="eastAsia"/>
        </w:rPr>
        <w:t xml:space="preserve"> </w:t>
      </w:r>
      <w:r w:rsidR="00A42B54">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7966BB8A"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1</w:t>
      </w:r>
      <w:r w:rsidR="00291450">
        <w:fldChar w:fldCharType="end"/>
      </w:r>
      <w:bookmarkEnd w:id="32"/>
      <w:r>
        <w:t xml:space="preserve"> MC-JXT-</w:t>
      </w:r>
      <w:proofErr w:type="spellStart"/>
      <w:r>
        <w:t>EDBSet</w:t>
      </w:r>
      <w:r>
        <w:rPr>
          <w:rFonts w:hint="eastAsia"/>
        </w:rPr>
        <w:t>up</w:t>
      </w:r>
      <w:proofErr w:type="spellEnd"/>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804E7E"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804E7E"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804E7E"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2BB5264D" w:rsidR="0078120C" w:rsidRDefault="00DB1CED" w:rsidP="00E377D7">
      <w:pPr>
        <w:keepNext/>
        <w:spacing w:beforeLines="50" w:before="156" w:line="240" w:lineRule="auto"/>
        <w:jc w:val="center"/>
      </w:pPr>
      <w:r w:rsidRPr="00DB1CED">
        <w:rPr>
          <w:noProof/>
        </w:rPr>
        <w:drawing>
          <wp:inline distT="0" distB="0" distL="0" distR="0" wp14:anchorId="5F8B24D9" wp14:editId="416C5C22">
            <wp:extent cx="4978400" cy="3731702"/>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579" cy="3743829"/>
                    </a:xfrm>
                    <a:prstGeom prst="rect">
                      <a:avLst/>
                    </a:prstGeom>
                  </pic:spPr>
                </pic:pic>
              </a:graphicData>
            </a:graphic>
          </wp:inline>
        </w:drawing>
      </w:r>
    </w:p>
    <w:p w14:paraId="349C7790" w14:textId="18778537"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42B54">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804E7E"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2BD5583"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24672">
        <w:rPr>
          <w:rFonts w:hint="eastAsia"/>
        </w:rPr>
        <w:t>中的每一个记录标号</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804E7E"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lastRenderedPageBreak/>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804E7E"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804E7E"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7D575DBF"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A42B54">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3521855"/>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6CAAB664" w14:textId="58E7539B" w:rsidR="001E67D6" w:rsidRDefault="00BD4312" w:rsidP="00496ADB">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p>
    <w:p w14:paraId="41444D70" w14:textId="10C769B3" w:rsidR="0018243C" w:rsidRDefault="00F058B2" w:rsidP="00B423D2">
      <w:r>
        <w:tab/>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14738A">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578C5439" w:rsidR="000F7FD5"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0B61C62E" w:rsidR="00B423D2" w:rsidRDefault="000F7FD5"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w:t>
      </w:r>
      <w:r w:rsidR="00B35B37">
        <w:rPr>
          <w:rFonts w:hint="eastAsia"/>
        </w:rPr>
        <w:t>完整</w:t>
      </w:r>
      <w:r w:rsidR="00C56F36">
        <w:rPr>
          <w:rFonts w:hint="eastAsia"/>
        </w:rPr>
        <w:t>令牌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w:t>
      </w:r>
      <w:r w:rsidR="00884856">
        <w:rPr>
          <w:rFonts w:hint="eastAsia"/>
        </w:rPr>
        <w:lastRenderedPageBreak/>
        <w:t>封，</w:t>
      </w:r>
      <w:r w:rsidR="001044B4">
        <w:rPr>
          <w:rFonts w:hint="eastAsia"/>
        </w:rPr>
        <w:t>并</w:t>
      </w:r>
      <w:r w:rsidR="00B75B61">
        <w:rPr>
          <w:rFonts w:hint="eastAsia"/>
        </w:rPr>
        <w:t>连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w:r w:rsidR="00AF0B5E">
        <w:t xml:space="preserve">    </w:t>
      </w:r>
      <m:oMath>
        <m:r>
          <m:rPr>
            <m:scr m:val="script"/>
          </m:rPr>
          <w:rPr>
            <w:rFonts w:ascii="Cambria Math" w:hAnsi="Cambria Math"/>
          </w:rPr>
          <m:t xml:space="preserve">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A42B54">
        <w:rPr>
          <w:rFonts w:hint="eastAsia"/>
        </w:rPr>
        <w:t>算法</w:t>
      </w:r>
      <w:r w:rsidR="00A42B54">
        <w:rPr>
          <w:rFonts w:hint="eastAsia"/>
        </w:rPr>
        <w:t xml:space="preserve"> </w:t>
      </w:r>
      <w:r w:rsidR="00A42B54">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095994A1"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804E7E"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804E7E"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lastRenderedPageBreak/>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804E7E"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804E7E"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804E7E"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804E7E"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9645" cy="2939642"/>
                    </a:xfrm>
                    <a:prstGeom prst="rect">
                      <a:avLst/>
                    </a:prstGeom>
                    <a:ln w="12700">
                      <a:solidFill>
                        <a:schemeClr val="tx1"/>
                      </a:solidFill>
                    </a:ln>
                  </pic:spPr>
                </pic:pic>
              </a:graphicData>
            </a:graphic>
          </wp:inline>
        </w:drawing>
      </w:r>
    </w:p>
    <w:p w14:paraId="6EA285B9" w14:textId="36A5E61B"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2</w:t>
      </w:r>
      <w:r>
        <w:fldChar w:fldCharType="end"/>
      </w:r>
      <w:bookmarkEnd w:id="36"/>
      <w:r>
        <w:t xml:space="preserve"> MC-JXT-</w:t>
      </w:r>
      <w:proofErr w:type="spellStart"/>
      <w:r>
        <w:t>GenToken</w:t>
      </w:r>
      <w:proofErr w:type="spellEnd"/>
    </w:p>
    <w:p w14:paraId="34392BD0" w14:textId="5FF86D52" w:rsidR="00067512" w:rsidRDefault="00067512" w:rsidP="00C23781">
      <w:pPr>
        <w:pStyle w:val="3"/>
        <w:spacing w:before="156" w:after="156"/>
      </w:pPr>
      <w:bookmarkStart w:id="37" w:name="_Toc133521856"/>
      <m:oMath>
        <m:r>
          <w:rPr>
            <w:rFonts w:ascii="Cambria Math" w:hAnsi="Cambria Math"/>
          </w:rPr>
          <m:t>Search</m:t>
        </m:r>
        <m:r>
          <w:rPr>
            <w:rFonts w:ascii="Cambria Math"/>
          </w:rPr>
          <m:t xml:space="preserve"> </m:t>
        </m:r>
      </m:oMath>
      <w:r>
        <w:rPr>
          <w:rFonts w:hint="eastAsia"/>
        </w:rPr>
        <w:t>算法</w:t>
      </w:r>
      <w:bookmarkEnd w:id="37"/>
    </w:p>
    <w:p w14:paraId="28FF46D5" w14:textId="0BAD2765" w:rsidR="004B443A" w:rsidRDefault="005E7B31" w:rsidP="00DF0E2B">
      <w:r>
        <w:tab/>
        <w:t>S</w:t>
      </w:r>
      <w:r>
        <w:rPr>
          <w:rFonts w:hint="eastAsia"/>
        </w:rPr>
        <w:t>earch</w:t>
      </w:r>
      <w:r>
        <w:rPr>
          <w:rFonts w:hint="eastAsia"/>
        </w:rPr>
        <w:t>算法</w:t>
      </w:r>
      <w:r w:rsidR="00855A1A">
        <w:rPr>
          <w:rFonts w:hint="eastAsia"/>
        </w:rPr>
        <w:t>由</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42B54">
        <w:rPr>
          <w:rFonts w:hint="eastAsia"/>
        </w:rPr>
        <w:t>算法</w:t>
      </w:r>
      <w:r w:rsidR="00A42B54">
        <w:rPr>
          <w:rFonts w:hint="eastAsia"/>
        </w:rPr>
        <w:t xml:space="preserve"> </w:t>
      </w:r>
      <w:r w:rsidR="00A42B54">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804E7E"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lastRenderedPageBreak/>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804E7E"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C7C270" w:rsidR="006A151D" w:rsidRPr="0011639A"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4C145E28" w:rsidR="00893FE1" w:rsidRDefault="007534C0" w:rsidP="00FF6AD0">
      <w:pPr>
        <w:ind w:firstLine="420"/>
      </w:pPr>
      <w:r>
        <w:rPr>
          <w:rFonts w:hint="eastAsia"/>
        </w:rPr>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804E7E"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804E7E"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AFBEE4" w14:textId="77777777" w:rsidR="003C6F05"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p>
    <w:p w14:paraId="76A7D819" w14:textId="1930C2D9" w:rsidR="0089250A" w:rsidRPr="00BC3434" w:rsidRDefault="003177E5" w:rsidP="003177E5">
      <w:r w:rsidRPr="008253CF">
        <w:rPr>
          <w:rFonts w:hint="eastAsia"/>
        </w:rPr>
        <w:t>（</w:t>
      </w:r>
      <w:r w:rsidRPr="008253CF">
        <w:rPr>
          <w:rFonts w:hint="eastAsia"/>
        </w:rPr>
        <w:t>3</w:t>
      </w:r>
      <w:r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804E7E"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804E7E"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5E3085F" w:rsidR="00143FE5" w:rsidRPr="00462327" w:rsidRDefault="00142AAA" w:rsidP="00142AAA">
      <w:pPr>
        <w:pStyle w:val="af4"/>
      </w:pPr>
      <w:bookmarkStart w:id="38"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3</w:t>
      </w:r>
      <w:r w:rsidR="00291450">
        <w:fldChar w:fldCharType="end"/>
      </w:r>
      <w:bookmarkEnd w:id="38"/>
      <w:r>
        <w:t xml:space="preserve"> MC-JXT-S</w:t>
      </w:r>
      <w:r>
        <w:rPr>
          <w:rFonts w:hint="eastAsia"/>
        </w:rPr>
        <w:t>earch</w:t>
      </w:r>
    </w:p>
    <w:p w14:paraId="7AB31910" w14:textId="7681C3C8" w:rsidR="006E5078" w:rsidRDefault="006E5078" w:rsidP="00142AAA">
      <w:pPr>
        <w:pStyle w:val="2"/>
        <w:spacing w:before="156" w:after="156" w:line="240" w:lineRule="auto"/>
      </w:pPr>
      <w:bookmarkStart w:id="39" w:name="_Toc133521857"/>
      <w:r>
        <w:lastRenderedPageBreak/>
        <w:t>MC-JXT</w:t>
      </w:r>
      <w:r>
        <w:rPr>
          <w:rFonts w:hint="eastAsia"/>
        </w:rPr>
        <w:t>协议正确性分析</w:t>
      </w:r>
      <w:bookmarkEnd w:id="39"/>
    </w:p>
    <w:p w14:paraId="074BEBE0" w14:textId="78B458B0" w:rsidR="003239F0" w:rsidRPr="00696825" w:rsidRDefault="004275B3" w:rsidP="004275B3">
      <w:r>
        <w:tab/>
      </w:r>
      <w:r w:rsidR="00CD2897">
        <w:rPr>
          <w:rFonts w:hint="eastAsia"/>
        </w:rPr>
        <w:t>本节</w:t>
      </w:r>
      <w:r w:rsidR="005F3A2B">
        <w:rPr>
          <w:rFonts w:hint="eastAsia"/>
        </w:rPr>
        <w:t>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w:t>
      </w:r>
      <m:oMath>
        <m:r>
          <m:rPr>
            <m:sty m:val="p"/>
          </m:rP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B24287">
        <w:rPr>
          <w:rFonts w:hint="eastAsia"/>
        </w:rPr>
        <w:t>得到的</w:t>
      </w:r>
      <w:r w:rsidR="003148E6">
        <w:rPr>
          <w:rFonts w:hint="eastAsia"/>
        </w:rPr>
        <w:t>最</w:t>
      </w:r>
      <w:r w:rsidR="009E5ED2">
        <w:rPr>
          <w:rFonts w:hint="eastAsia"/>
        </w:rPr>
        <w:t>终</w:t>
      </w:r>
      <w:r w:rsidR="003148E6">
        <w:rPr>
          <w:rFonts w:hint="eastAsia"/>
        </w:rPr>
        <w:t>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w:t>
      </w:r>
      <w:r w:rsidR="00307D07">
        <w:rPr>
          <w:rFonts w:hint="eastAsia"/>
        </w:rPr>
        <w:t>的最终</w:t>
      </w:r>
      <w:r w:rsidR="001B16B4">
        <w:rPr>
          <w:rFonts w:hint="eastAsia"/>
        </w:rPr>
        <w:t>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804E7E"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804E7E"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804E7E"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w:lastRenderedPageBreak/>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804E7E"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804E7E"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3521858"/>
      <w:r>
        <w:t>MC-JXT</w:t>
      </w:r>
      <w:r w:rsidR="00650624">
        <w:rPr>
          <w:rFonts w:hint="eastAsia"/>
        </w:rPr>
        <w:t>协议</w:t>
      </w:r>
      <w:r>
        <w:rPr>
          <w:rFonts w:hint="eastAsia"/>
        </w:rPr>
        <w:t>安全性分析</w:t>
      </w:r>
      <w:bookmarkEnd w:id="40"/>
      <w:bookmarkEnd w:id="41"/>
    </w:p>
    <w:p w14:paraId="2B687337" w14:textId="39640217"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m:oMath>
        <m:r>
          <m:rPr>
            <m:sty m:val="p"/>
          </m:rPr>
          <w:rPr>
            <w:rFonts w:ascii="Cambria Math" w:hAnsi="Cambria Math"/>
          </w:rPr>
          <m:t xml:space="preserve"> </m:t>
        </m:r>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6C11F8" w:rsidRPr="006C11F8">
        <w:rPr>
          <w:noProof/>
          <w:vertAlign w:val="superscript"/>
        </w:rPr>
        <w:t>[30]</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3521859"/>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3CEDF279"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6C11F8" w:rsidRPr="006C11F8">
        <w:rPr>
          <w:noProof/>
          <w:vertAlign w:val="superscript"/>
        </w:rPr>
        <w:t>[24]</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48DE5B09" w:rsidR="008E7709" w:rsidRDefault="00BE194C" w:rsidP="008E7709">
      <w:pPr>
        <w:pStyle w:val="3"/>
        <w:spacing w:before="156" w:after="156"/>
      </w:pPr>
      <w:bookmarkStart w:id="43" w:name="_Ref133209795"/>
      <w:bookmarkStart w:id="44" w:name="_Toc133521860"/>
      <w:r>
        <w:rPr>
          <w:rFonts w:hint="eastAsia"/>
        </w:rPr>
        <w:lastRenderedPageBreak/>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4AF892A8"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A42B54">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ED7F05">
        <w:rPr>
          <w:rFonts w:hint="eastAsia"/>
        </w:rPr>
        <w:t>（即检索者</w:t>
      </w:r>
      <m:oMath>
        <m:r>
          <m:rPr>
            <m:sty m:val="p"/>
          </m:rPr>
          <w:rPr>
            <w:rFonts w:ascii="Cambria Math" w:hAnsi="Cambria Math"/>
          </w:rPr>
          <m:t xml:space="preserve"> </m:t>
        </m:r>
        <m:r>
          <m:rPr>
            <m:scr m:val="script"/>
          </m:rPr>
          <w:rPr>
            <w:rFonts w:ascii="Cambria Math" w:hAnsi="Cambria Math"/>
          </w:rPr>
          <m:t>C</m:t>
        </m:r>
        <m:r>
          <w:rPr>
            <w:rFonts w:ascii="Cambria Math" w:hAnsi="Cambria Math"/>
          </w:rPr>
          <m:t xml:space="preserve"> </m:t>
        </m:r>
      </m:oMath>
      <w:r w:rsidR="00ED7F05">
        <w:rPr>
          <w:rFonts w:hint="eastAsia"/>
        </w:rPr>
        <w:t>）</w:t>
      </w:r>
      <w:r w:rsidR="009D6ABE">
        <w:rPr>
          <w:rFonts w:hint="eastAsia"/>
        </w:rPr>
        <w:t>满</w:t>
      </w:r>
      <w:r w:rsidR="009D6ABE">
        <w:rPr>
          <w:rFonts w:hint="eastAsia"/>
        </w:rPr>
        <w:t>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8F3697">
        <w:rPr>
          <w:rFonts w:hint="eastAsia"/>
        </w:rPr>
        <w:t>已</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804E7E"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15CFA4B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6C11F8">
        <w:instrText xml:space="preserve"> ADDIN EN.CITE &lt;EndNote&gt;&lt;Cite&gt;&lt;Author&gt;Lindell&lt;/Author&gt;&lt;Year&gt;2017&lt;/Year&gt;&lt;RecNum&gt;17&lt;/RecNum&gt;&lt;DisplayText&gt;&lt;style face="superscript"&gt;[31]&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6C11F8" w:rsidRPr="006C11F8">
        <w:rPr>
          <w:noProof/>
          <w:vertAlign w:val="superscript"/>
        </w:rPr>
        <w:t>[31]</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0AC568D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 xml:space="preserve"> </w:t>
      </w:r>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05284494" w14:textId="522FC718" w:rsidR="003F31A4" w:rsidRPr="00596B84" w:rsidRDefault="00987980" w:rsidP="006C15FC">
      <w:pPr>
        <w:ind w:firstLine="420"/>
      </w:pPr>
      <w:r>
        <w:t>2</w:t>
      </w:r>
      <w:r>
        <w:rPr>
          <w:rFonts w:hint="eastAsia"/>
        </w:rPr>
        <w:t>）</w:t>
      </w:r>
      <w:r w:rsidR="003F31A4">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40C8C986" w:rsidR="005B01AF" w:rsidRDefault="00654F10" w:rsidP="00E56211">
      <w:pPr>
        <w:ind w:firstLine="420"/>
      </w:pPr>
      <w:r>
        <w:rPr>
          <w:rFonts w:hint="eastAsia"/>
        </w:rPr>
        <w:t>3</w:t>
      </w:r>
      <w:r>
        <w:rPr>
          <w:rFonts w:hint="eastAsia"/>
        </w:rPr>
        <w:t>）认证加解密算法</w:t>
      </w:r>
      <w:r w:rsidR="00107CCF">
        <w:rPr>
          <w:rFonts w:hint="eastAsia"/>
        </w:rPr>
        <w:t>（</w:t>
      </w:r>
      <m:oMath>
        <m:r>
          <w:rPr>
            <w:rFonts w:ascii="Cambria Math" w:hAnsi="Cambria Math"/>
          </w:rPr>
          <m:t>AuthEnc,AuthDec</m:t>
        </m:r>
      </m:oMath>
      <w:r w:rsidR="00107CCF">
        <w:rPr>
          <w:rFonts w:hint="eastAsia"/>
        </w:rPr>
        <w:t>）</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77633EBB" w14:textId="6775C2A5" w:rsidR="009D3A1A" w:rsidRDefault="009E509F" w:rsidP="00381B2E">
      <w:pPr>
        <w:ind w:firstLine="420"/>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9D3A1A">
        <w:rPr>
          <w:rFonts w:hint="eastAsia"/>
        </w:rPr>
        <w:t>算法</w:t>
      </w:r>
      <w:r w:rsidR="009D3A1A">
        <w:rPr>
          <w:rFonts w:hint="eastAsia"/>
        </w:rPr>
        <w:t xml:space="preserve"> </w:t>
      </w:r>
      <w:r w:rsidR="009D3A1A">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9D3A1A">
        <w:rPr>
          <w:rFonts w:hint="eastAsia"/>
        </w:rPr>
        <w:t>算法</w:t>
      </w:r>
      <w:r w:rsidR="009D3A1A">
        <w:rPr>
          <w:rFonts w:hint="eastAsia"/>
        </w:rPr>
        <w:t xml:space="preserve"> </w:t>
      </w:r>
      <w:r w:rsidR="009D3A1A">
        <w:rPr>
          <w:noProof/>
        </w:rPr>
        <w:t>5</w:t>
      </w:r>
      <w:r w:rsidR="009D3A1A">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35AA9725"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不可</w:t>
      </w:r>
      <w:r>
        <w:rPr>
          <w:rFonts w:hint="eastAsia"/>
        </w:rPr>
        <w:t>伪</w:t>
      </w:r>
      <w:r w:rsidRPr="0002755A">
        <w:rPr>
          <w:rFonts w:hint="eastAsia"/>
        </w:rPr>
        <w:t>造</w:t>
      </w:r>
      <w:r w:rsidR="007016DD">
        <w:rPr>
          <w:rFonts w:hint="eastAsia"/>
        </w:rPr>
        <w:t>的</w:t>
      </w:r>
      <w:r w:rsidRPr="0002755A">
        <w:rPr>
          <w:rFonts w:hint="eastAsia"/>
        </w:rPr>
        <w:t>定</w:t>
      </w:r>
      <w:r w:rsidRPr="0002755A">
        <w:rPr>
          <w:rFonts w:hint="eastAsia"/>
        </w:rPr>
        <w:lastRenderedPageBreak/>
        <w:t>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1479E199"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804E7E"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lastRenderedPageBreak/>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804E7E"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804E7E"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804E7E"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804E7E"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w:lastRenderedPageBreak/>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61A25402" w:rsidR="009D3A1A" w:rsidRDefault="009D3A1A" w:rsidP="009D3A1A">
      <w:pPr>
        <w:ind w:firstLine="420"/>
      </w:pPr>
      <w:r>
        <w:rPr>
          <w:rFonts w:hint="eastAsia"/>
        </w:rPr>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4EEF6DCC" w14:textId="31E3BEEC" w:rsidR="00EF04BE" w:rsidRDefault="00EF04BE" w:rsidP="00A325E9">
      <w:pPr>
        <w:spacing w:beforeLines="50" w:before="156" w:line="240" w:lineRule="auto"/>
        <w:ind w:firstLine="420"/>
        <w:jc w:val="center"/>
      </w:pPr>
      <w:r w:rsidRPr="00BA2857">
        <w:rPr>
          <w:noProof/>
        </w:rPr>
        <w:lastRenderedPageBreak/>
        <w:drawing>
          <wp:inline distT="0" distB="0" distL="0" distR="0" wp14:anchorId="36FC7346" wp14:editId="5FB0383C">
            <wp:extent cx="5050499" cy="4398663"/>
            <wp:effectExtent l="12700" t="12700" r="1714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8885" cy="4432094"/>
                    </a:xfrm>
                    <a:prstGeom prst="rect">
                      <a:avLst/>
                    </a:prstGeom>
                    <a:ln w="12700">
                      <a:solidFill>
                        <a:prstClr val="black"/>
                      </a:solidFill>
                    </a:ln>
                  </pic:spPr>
                </pic:pic>
              </a:graphicData>
            </a:graphic>
          </wp:inline>
        </w:drawing>
      </w:r>
    </w:p>
    <w:p w14:paraId="09201F3B" w14:textId="71B210DB" w:rsidR="00381B2E" w:rsidRDefault="00381B2E" w:rsidP="006427FB">
      <w:pPr>
        <w:pStyle w:val="af4"/>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13828775" w14:textId="77777777" w:rsidR="009D3A1A" w:rsidRDefault="009D3A1A" w:rsidP="009D3A1A">
      <w:pPr>
        <w:keepNext/>
        <w:spacing w:beforeLines="50" w:before="156" w:line="240" w:lineRule="auto"/>
        <w:jc w:val="center"/>
      </w:pPr>
      <w:r w:rsidRPr="004D5F2F">
        <w:rPr>
          <w:noProof/>
        </w:rPr>
        <w:lastRenderedPageBreak/>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4594B363" w:rsidR="004F3A92" w:rsidRDefault="009D3A1A" w:rsidP="009D3A1A">
      <w:pPr>
        <w:pStyle w:val="af4"/>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E666334" w:rsidR="00F63342" w:rsidRPr="00E970F0" w:rsidRDefault="00F63342" w:rsidP="00E970F0">
      <w:pPr>
        <w:pStyle w:val="2"/>
        <w:spacing w:before="156" w:after="156"/>
      </w:pPr>
      <w:bookmarkStart w:id="47" w:name="_Ref132096996"/>
      <w:bookmarkStart w:id="48" w:name="_Toc133521861"/>
      <w:r w:rsidRPr="00E970F0">
        <w:t>MC-JXT</w:t>
      </w:r>
      <w:r w:rsidR="00557102" w:rsidRPr="00E970F0">
        <w:rPr>
          <w:rFonts w:hint="eastAsia"/>
        </w:rPr>
        <w:t>协议理论开销分析</w:t>
      </w:r>
      <w:bookmarkEnd w:id="47"/>
      <w:bookmarkEnd w:id="48"/>
    </w:p>
    <w:p w14:paraId="2A47A207" w14:textId="43936194"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49" w:name="_Toc133521862"/>
      <w:r w:rsidRPr="00E970F0">
        <w:rPr>
          <w:rFonts w:hint="eastAsia"/>
        </w:rPr>
        <w:lastRenderedPageBreak/>
        <w:t>存储开销</w:t>
      </w:r>
      <w:bookmarkEnd w:id="49"/>
    </w:p>
    <w:p w14:paraId="6713C46C" w14:textId="34E6A2D9" w:rsidR="00FB4C2F" w:rsidRDefault="00FB4C2F" w:rsidP="00FB4C2F">
      <w:r>
        <w:tab/>
      </w:r>
      <w:r w:rsidR="000E613A">
        <w:rPr>
          <w:rFonts w:hint="eastAsia"/>
        </w:rPr>
        <w:t>本</w:t>
      </w:r>
      <w:r w:rsidR="00676CED">
        <w:rPr>
          <w:rFonts w:hint="eastAsia"/>
        </w:rPr>
        <w:t>小</w:t>
      </w:r>
      <w:r w:rsidR="000E613A">
        <w:rPr>
          <w:rFonts w:hint="eastAsia"/>
        </w:rPr>
        <w:t>节讨论</w:t>
      </w:r>
      <w:r w:rsidR="00314F1B">
        <w:rPr>
          <w:rFonts w:hint="eastAsia"/>
        </w:rPr>
        <w:t>M</w:t>
      </w:r>
      <w:r w:rsidR="00314F1B">
        <w:t>C-JXT</w:t>
      </w:r>
      <w:r w:rsidR="00314F1B">
        <w:rPr>
          <w:rFonts w:hint="eastAsia"/>
        </w:rPr>
        <w:t>中每张表</w:t>
      </w:r>
      <w:r w:rsidR="00283588">
        <w:rPr>
          <w:rFonts w:hint="eastAsia"/>
        </w:rPr>
        <w:t>对应的密态表</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A42B54">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2CB5D1EC"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9920DF">
        <w:rPr>
          <w:rFonts w:hint="eastAsia"/>
        </w:rPr>
        <w:t>而如果</w:t>
      </w:r>
      <w:r w:rsidR="00030085">
        <w:rPr>
          <w:rFonts w:hint="eastAsia"/>
        </w:rPr>
        <w:t>按照传统方案那样，</w:t>
      </w:r>
      <w:r w:rsidR="00C976B5">
        <w:rPr>
          <w:rFonts w:hint="eastAsia"/>
        </w:rPr>
        <w:t>预先计算</w:t>
      </w:r>
      <w:r w:rsidR="00F14A29">
        <w:rPr>
          <w:rFonts w:hint="eastAsia"/>
        </w:rPr>
        <w:t>两表之间的</w:t>
      </w:r>
      <w:r w:rsidR="00F14A29">
        <w:rPr>
          <w:rFonts w:hint="eastAsia"/>
        </w:rPr>
        <w:t>Jo</w:t>
      </w:r>
      <w:r w:rsidR="00F14A29">
        <w:t>in</w:t>
      </w:r>
      <w:r w:rsidR="00F14A29">
        <w:rPr>
          <w:rFonts w:hint="eastAsia"/>
        </w:rPr>
        <w:t>表，那么</w:t>
      </w:r>
      <w:r w:rsidR="00291134">
        <w:rPr>
          <w:rFonts w:hint="eastAsia"/>
        </w:rPr>
        <w:t>则存储一张表的</w:t>
      </w:r>
      <w:r w:rsidR="00725B52">
        <w:rPr>
          <w:rFonts w:hint="eastAsia"/>
        </w:rPr>
        <w:t>存储开销至少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BF524F">
        <w:rPr>
          <w:rFonts w:hint="eastAsia"/>
        </w:rPr>
        <w:t>。</w:t>
      </w:r>
      <w:r w:rsidR="00F23BC7">
        <w:rPr>
          <w:rFonts w:hint="eastAsia"/>
        </w:rPr>
        <w:t>一般而言，</w:t>
      </w:r>
      <w:r w:rsidR="0052518E">
        <w:rPr>
          <w:rFonts w:hint="eastAsia"/>
        </w:rPr>
        <w:t>在</w:t>
      </w:r>
      <w:r w:rsidR="005147A1">
        <w:rPr>
          <w:rFonts w:hint="eastAsia"/>
        </w:rPr>
        <w:t>数据库规模比较大的场景下，</w:t>
      </w:r>
      <m:oMath>
        <m:r>
          <w:rPr>
            <w:rFonts w:ascii="Cambria Math" w:hAnsi="Cambria Math"/>
          </w:rPr>
          <m:t xml:space="preserve">m </m:t>
        </m:r>
      </m:oMath>
      <w:r w:rsidR="00F23BC7">
        <w:rPr>
          <w:rFonts w:hint="eastAsia"/>
        </w:rPr>
        <w:t>的值远大于</w:t>
      </w:r>
      <m:oMath>
        <m:r>
          <w:rPr>
            <w:rFonts w:ascii="Cambria Math" w:hAnsi="Cambria Math"/>
          </w:rPr>
          <m:t xml:space="preserve"> T </m:t>
        </m:r>
      </m:oMath>
      <w:r w:rsidR="00F23BC7">
        <w:rPr>
          <w:rFonts w:hint="eastAsia"/>
        </w:rPr>
        <w:t>的值，</w:t>
      </w:r>
      <w:r w:rsidR="00642873">
        <w:rPr>
          <w:rFonts w:hint="eastAsia"/>
        </w:rPr>
        <w:t>显然</w:t>
      </w:r>
      <w:r w:rsidR="001E7283">
        <w:rPr>
          <w:rFonts w:hint="eastAsia"/>
        </w:rPr>
        <w:t>M</w:t>
      </w:r>
      <w:r w:rsidR="001E7283">
        <w:t>C-JXT</w:t>
      </w:r>
      <w:r w:rsidR="001E7283">
        <w:rPr>
          <w:rFonts w:hint="eastAsia"/>
        </w:rPr>
        <w:t>有着</w:t>
      </w:r>
      <w:r w:rsidR="00EF67E5">
        <w:rPr>
          <w:rFonts w:hint="eastAsia"/>
        </w:rPr>
        <w:t>明显的存储优势。</w:t>
      </w:r>
    </w:p>
    <w:p w14:paraId="1072268B" w14:textId="2DC574F9" w:rsidR="00E53D00" w:rsidRPr="00D305D0" w:rsidRDefault="009F671E" w:rsidP="009B6DBF">
      <w:pPr>
        <w:pStyle w:val="3"/>
        <w:spacing w:before="156" w:after="156"/>
      </w:pPr>
      <w:bookmarkStart w:id="50" w:name="_Ref132016741"/>
      <w:bookmarkStart w:id="51" w:name="_Toc133521863"/>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w:lastRenderedPageBreak/>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3521864"/>
      <w:r w:rsidRPr="00DE4DD7">
        <w:rPr>
          <w:rFonts w:hint="eastAsia"/>
        </w:rPr>
        <w:t>通信</w:t>
      </w:r>
      <w:r w:rsidR="00E53D00" w:rsidRPr="00DE4DD7">
        <w:rPr>
          <w:rFonts w:hint="eastAsia"/>
        </w:rPr>
        <w:t>开销</w:t>
      </w:r>
      <w:bookmarkEnd w:id="52"/>
    </w:p>
    <w:p w14:paraId="11295D1E" w14:textId="518F31E7"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78595117" w14:textId="7F8CCCD5"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3521865"/>
      <w:r>
        <w:rPr>
          <w:rFonts w:hint="eastAsia"/>
          <w:shd w:val="clear" w:color="auto" w:fill="FFFFFF"/>
        </w:rPr>
        <w:lastRenderedPageBreak/>
        <w:t>协议</w:t>
      </w:r>
      <w:r w:rsidRPr="0001087E">
        <w:rPr>
          <w:shd w:val="clear" w:color="auto" w:fill="FFFFFF"/>
        </w:rPr>
        <w:t>实现以及性能测试</w:t>
      </w:r>
      <w:bookmarkEnd w:id="53"/>
    </w:p>
    <w:p w14:paraId="0DB2DADE" w14:textId="40296D47" w:rsidR="004B7FC6" w:rsidRPr="004B7FC6" w:rsidRDefault="004B7FC6" w:rsidP="004B7FC6">
      <w:r>
        <w:tab/>
      </w:r>
      <w:r w:rsidR="001079A2">
        <w:rPr>
          <w:rFonts w:hint="eastAsia"/>
        </w:rPr>
        <w:t>本章首先</w:t>
      </w:r>
      <w:r w:rsidR="00625545">
        <w:rPr>
          <w:rFonts w:hint="eastAsia"/>
        </w:rPr>
        <w:t>介绍</w:t>
      </w:r>
      <w:r w:rsidR="00625545">
        <w:rPr>
          <w:rFonts w:hint="eastAsia"/>
        </w:rPr>
        <w:t>M</w:t>
      </w:r>
      <w:r w:rsidR="00625545">
        <w:t>C-JXT</w:t>
      </w:r>
      <w:r w:rsidR="00CB2672">
        <w:rPr>
          <w:rFonts w:hint="eastAsia"/>
        </w:rPr>
        <w:t>的代码实现方案</w:t>
      </w:r>
      <w:r w:rsidR="00D2388E">
        <w:rPr>
          <w:rFonts w:hint="eastAsia"/>
        </w:rPr>
        <w:t>，</w:t>
      </w:r>
      <w:r w:rsidR="00CB2672">
        <w:rPr>
          <w:rFonts w:hint="eastAsia"/>
        </w:rPr>
        <w:t>然后</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A42B54">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4" w:name="_Toc133521866"/>
      <w:r>
        <w:rPr>
          <w:rFonts w:hint="eastAsia"/>
        </w:rPr>
        <w:t>协议实现</w:t>
      </w:r>
      <w:bookmarkEnd w:id="54"/>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proofErr w:type="spellStart"/>
      <w:r w:rsidR="00A3290B">
        <w:rPr>
          <w:rFonts w:hint="eastAsia"/>
        </w:rPr>
        <w:t>Ty</w:t>
      </w:r>
      <w:r w:rsidR="00A3290B">
        <w:t>peA</w:t>
      </w:r>
      <w:proofErr w:type="spellEnd"/>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proofErr w:type="spellStart"/>
      <w:r w:rsidR="00306CD6">
        <w:rPr>
          <w:rFonts w:hint="eastAsia"/>
        </w:rPr>
        <w:t>Auth</w:t>
      </w:r>
      <w:r w:rsidR="00306CD6">
        <w:t>Enc</w:t>
      </w:r>
      <w:proofErr w:type="spellEnd"/>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00F82B"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6C11F8">
        <w:instrText xml:space="preserve"> ADDIN EN.CITE &lt;EndNote&gt;&lt;Cite&gt;&lt;Author&gt;Bloom&lt;/Author&gt;&lt;Year&gt;1970&lt;/Year&gt;&lt;RecNum&gt;20&lt;/RecNum&gt;&lt;DisplayText&gt;&lt;style face="superscript"&gt;[32]&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6C11F8" w:rsidRPr="006C11F8">
        <w:rPr>
          <w:noProof/>
          <w:vertAlign w:val="superscript"/>
        </w:rPr>
        <w:t>[32]</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3521867"/>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3521868"/>
      <w:r>
        <w:rPr>
          <w:rFonts w:hint="eastAsia"/>
        </w:rPr>
        <w:t>数据集</w:t>
      </w:r>
      <w:bookmarkEnd w:id="56"/>
      <w:bookmarkEnd w:id="57"/>
    </w:p>
    <w:p w14:paraId="3E7215B1" w14:textId="6976505F"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6C11F8">
        <w:instrText xml:space="preserve"> ADDIN EN.CITE &lt;EndNote&gt;&lt;Cite&gt;&lt;RecNum&gt;23&lt;/RecNum&gt;&lt;DisplayText&gt;&lt;style face="superscript"&gt;[33]&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6C11F8" w:rsidRPr="006C11F8">
        <w:rPr>
          <w:noProof/>
          <w:vertAlign w:val="superscript"/>
        </w:rPr>
        <w:t>[33]</w:t>
      </w:r>
      <w:r w:rsidR="00C53DC1">
        <w:fldChar w:fldCharType="end"/>
      </w:r>
      <w:r w:rsidR="008A6B4D">
        <w:rPr>
          <w:rFonts w:hint="eastAsia"/>
        </w:rPr>
        <w:t>（</w:t>
      </w:r>
      <w:r w:rsidR="00387804">
        <w:t>US-</w:t>
      </w:r>
      <w:proofErr w:type="spellStart"/>
      <w:r w:rsidR="00387804">
        <w:t>cencus</w:t>
      </w:r>
      <w:proofErr w:type="spellEnd"/>
      <w:r w:rsidR="00387804">
        <w:t xml:space="preserve">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US-</w:t>
      </w:r>
      <w:proofErr w:type="spellStart"/>
      <w:r w:rsidR="00E03274">
        <w:t>cencus</w:t>
      </w:r>
      <w:proofErr w:type="spellEnd"/>
      <w:r w:rsidR="00E03274">
        <w:t xml:space="preserve">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17690B">
        <w:rPr>
          <w:rFonts w:hint="eastAsia"/>
        </w:rPr>
        <w:t>3</w:t>
      </w:r>
      <w:r w:rsidR="00340855">
        <w:t>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proofErr w:type="spellStart"/>
      <w:r w:rsidR="00AB1D6D">
        <w:t>personID</w:t>
      </w:r>
      <w:proofErr w:type="spellEnd"/>
      <w:r w:rsidR="00AB1D6D">
        <w:t xml:space="preserve">, </w:t>
      </w:r>
      <w:proofErr w:type="spellStart"/>
      <w:r w:rsidR="00AB1D6D">
        <w:t>firstname</w:t>
      </w:r>
      <w:proofErr w:type="spellEnd"/>
      <w:r w:rsidR="00AB1D6D">
        <w:t xml:space="preserve">, </w:t>
      </w:r>
      <w:proofErr w:type="spellStart"/>
      <w:r w:rsidR="00AB1D6D">
        <w:t>lastname</w:t>
      </w:r>
      <w:proofErr w:type="spellEnd"/>
      <w:r w:rsidR="00AB1D6D">
        <w:t>,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proofErr w:type="spellStart"/>
      <w:r w:rsidR="00C64709">
        <w:t>state_census</w:t>
      </w:r>
      <w:proofErr w:type="spellEnd"/>
      <w:r w:rsidR="0031619A">
        <w:rPr>
          <w:rFonts w:hint="eastAsia"/>
        </w:rPr>
        <w:t>(</w:t>
      </w:r>
      <w:proofErr w:type="spellStart"/>
      <w:r w:rsidR="00C64709">
        <w:rPr>
          <w:rFonts w:hint="eastAsia"/>
        </w:rPr>
        <w:t>p</w:t>
      </w:r>
      <w:r w:rsidR="00C64709">
        <w:t>ersonID</w:t>
      </w:r>
      <w:proofErr w:type="spellEnd"/>
      <w:r w:rsidR="00C64709">
        <w:t xml:space="preserve">, </w:t>
      </w:r>
      <w:proofErr w:type="spellStart"/>
      <w:r w:rsidR="00C64709">
        <w:t>firstname</w:t>
      </w:r>
      <w:proofErr w:type="spellEnd"/>
      <w:r w:rsidR="00C64709">
        <w:t xml:space="preserve">, </w:t>
      </w:r>
      <w:proofErr w:type="spellStart"/>
      <w:r w:rsidR="00C64709">
        <w:t>lastname</w:t>
      </w:r>
      <w:proofErr w:type="spellEnd"/>
      <w:r w:rsidR="00C64709">
        <w:t>,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proofErr w:type="spellStart"/>
      <w:r>
        <w:t>race_census</w:t>
      </w:r>
      <w:proofErr w:type="spellEnd"/>
      <w:r w:rsidR="0031619A">
        <w:rPr>
          <w:rFonts w:hint="eastAsia"/>
        </w:rPr>
        <w:t>(</w:t>
      </w:r>
      <w:proofErr w:type="spellStart"/>
      <w:r>
        <w:t>personID</w:t>
      </w:r>
      <w:proofErr w:type="spellEnd"/>
      <w:r>
        <w:t xml:space="preserve">, </w:t>
      </w:r>
      <w:proofErr w:type="spellStart"/>
      <w:r>
        <w:t>firstname</w:t>
      </w:r>
      <w:proofErr w:type="spellEnd"/>
      <w:r>
        <w:t xml:space="preserve">, </w:t>
      </w:r>
      <w:proofErr w:type="spellStart"/>
      <w:r>
        <w:t>lastname</w:t>
      </w:r>
      <w:proofErr w:type="spellEnd"/>
      <w:r>
        <w:t>, sex, age, race</w:t>
      </w:r>
      <w:r w:rsidR="0031619A">
        <w:t>)</w:t>
      </w:r>
    </w:p>
    <w:p w14:paraId="0ED1BFA5" w14:textId="5FC1B44C" w:rsidR="009711D0" w:rsidRDefault="000753BE" w:rsidP="00A42FB5">
      <w:r>
        <w:rPr>
          <w:rFonts w:hint="eastAsia"/>
        </w:rPr>
        <w:t>表</w:t>
      </w:r>
      <w:proofErr w:type="spellStart"/>
      <w:r>
        <w:t>state_census</w:t>
      </w:r>
      <w:proofErr w:type="spellEnd"/>
      <w:r>
        <w:t xml:space="preserve"> </w:t>
      </w:r>
      <w:r w:rsidR="00385AD0">
        <w:rPr>
          <w:rFonts w:hint="eastAsia"/>
        </w:rPr>
        <w:t>和</w:t>
      </w:r>
      <w:r w:rsidR="00F252F0">
        <w:rPr>
          <w:rFonts w:hint="eastAsia"/>
        </w:rPr>
        <w:t>表</w:t>
      </w:r>
      <w:proofErr w:type="spellStart"/>
      <w:r w:rsidR="00F252F0">
        <w:rPr>
          <w:rFonts w:hint="eastAsia"/>
        </w:rPr>
        <w:t>r</w:t>
      </w:r>
      <w:r w:rsidR="00F252F0">
        <w:t>ace_census</w:t>
      </w:r>
      <w:proofErr w:type="spellEnd"/>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411784">
        <w:rPr>
          <w:rFonts w:hint="eastAsia"/>
        </w:rPr>
        <w:t>（</w:t>
      </w:r>
      <w:proofErr w:type="spellStart"/>
      <w:r w:rsidR="00411784">
        <w:t>personID</w:t>
      </w:r>
      <w:proofErr w:type="spellEnd"/>
      <w:r w:rsidR="00411784">
        <w:rPr>
          <w:rFonts w:hint="eastAsia"/>
        </w:rPr>
        <w:t>）</w:t>
      </w:r>
      <w:r w:rsidR="00EF10A6">
        <w:rPr>
          <w:rFonts w:hint="eastAsia"/>
        </w:rPr>
        <w:t>和</w:t>
      </w:r>
      <w:r w:rsidR="00411784">
        <w:rPr>
          <w:rFonts w:hint="eastAsia"/>
        </w:rPr>
        <w:t>（</w:t>
      </w:r>
      <w:proofErr w:type="spellStart"/>
      <w:r w:rsidR="00411784">
        <w:t>firstname,lastname</w:t>
      </w:r>
      <w:proofErr w:type="spellEnd"/>
      <w:r w:rsidR="00411784">
        <w:rPr>
          <w:rFonts w:hint="eastAsia"/>
        </w:rPr>
        <w:t>）</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804E7E"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3521869"/>
      <w:r>
        <w:rPr>
          <w:rFonts w:hint="eastAsia"/>
        </w:rPr>
        <w:t>实验</w:t>
      </w:r>
      <w:r w:rsidR="00B95D0C">
        <w:rPr>
          <w:rFonts w:hint="eastAsia"/>
        </w:rPr>
        <w:t>设计以及实验结果</w:t>
      </w:r>
      <w:bookmarkEnd w:id="58"/>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12C461A4" w:rsidR="006513A1" w:rsidRDefault="00F03959" w:rsidP="007310BF">
      <w:pPr>
        <w:pStyle w:val="af5"/>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A42B5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A42B54">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proofErr w:type="spellStart"/>
            <w:r w:rsidRPr="00A94F5B">
              <w:rPr>
                <w:sz w:val="21"/>
              </w:rPr>
              <w:t>m</w:t>
            </w:r>
            <w:r w:rsidRPr="00A94F5B">
              <w:rPr>
                <w:rFonts w:hint="eastAsia"/>
                <w:sz w:val="21"/>
              </w:rPr>
              <w:t>ac</w:t>
            </w:r>
            <w:r w:rsidRPr="00A94F5B">
              <w:rPr>
                <w:sz w:val="21"/>
              </w:rPr>
              <w:t>OS</w:t>
            </w:r>
            <w:proofErr w:type="spellEnd"/>
            <w:r w:rsidRPr="00A94F5B">
              <w:rPr>
                <w:sz w:val="21"/>
              </w:rPr>
              <w:t xml:space="preserve">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03865119"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8C1E07">
        <w:fldChar w:fldCharType="end"/>
      </w:r>
      <w:r w:rsidR="008C1E07">
        <w:rPr>
          <w:rFonts w:hint="eastAsia"/>
        </w:rPr>
        <w:t>所示</w:t>
      </w:r>
      <w:r w:rsidR="004112F7">
        <w:rPr>
          <w:rFonts w:hint="eastAsia"/>
        </w:rPr>
        <w:t>。</w:t>
      </w:r>
      <w:r w:rsidR="008C1E07">
        <w:t xml:space="preserve"> </w:t>
      </w:r>
    </w:p>
    <w:p w14:paraId="68CD2288" w14:textId="76EA7113"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lastRenderedPageBreak/>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84103" cy="3297622"/>
                    </a:xfrm>
                    <a:prstGeom prst="rect">
                      <a:avLst/>
                    </a:prstGeom>
                  </pic:spPr>
                </pic:pic>
              </a:graphicData>
            </a:graphic>
          </wp:inline>
        </w:drawing>
      </w:r>
    </w:p>
    <w:p w14:paraId="1790421B" w14:textId="277374B9" w:rsidR="00DA1357" w:rsidRDefault="00023F7A" w:rsidP="000D5CE8">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lastRenderedPageBreak/>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75941" cy="3555755"/>
                    </a:xfrm>
                    <a:prstGeom prst="rect">
                      <a:avLst/>
                    </a:prstGeom>
                  </pic:spPr>
                </pic:pic>
              </a:graphicData>
            </a:graphic>
          </wp:inline>
        </w:drawing>
      </w:r>
    </w:p>
    <w:p w14:paraId="7B696F53" w14:textId="2FCB6704" w:rsidR="00EA0713" w:rsidRDefault="00A76770" w:rsidP="00A76770">
      <w:pPr>
        <w:pStyle w:val="af4"/>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2</w:t>
      </w:r>
      <w:r w:rsidR="0078120C">
        <w:fldChar w:fldCharType="end"/>
      </w:r>
      <w:bookmarkEnd w:id="61"/>
      <w:r>
        <w:t xml:space="preserve"> </w:t>
      </w:r>
      <w:proofErr w:type="spellStart"/>
      <w:r>
        <w:t>EDBS</w:t>
      </w:r>
      <w:r>
        <w:rPr>
          <w:rFonts w:hint="eastAsia"/>
        </w:rPr>
        <w:t>et</w:t>
      </w:r>
      <w:r>
        <w:t>up</w:t>
      </w:r>
      <w:proofErr w:type="spellEnd"/>
      <w:r>
        <w:rPr>
          <w:rFonts w:hint="eastAsia"/>
        </w:rPr>
        <w:t>运行时间与数据库规模的关系</w:t>
      </w:r>
    </w:p>
    <w:p w14:paraId="48C8CF29" w14:textId="7D26E1B8" w:rsidR="005D7C49" w:rsidRDefault="009D770D" w:rsidP="00CA4718">
      <w:r>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2</w:t>
      </w:r>
      <w:r w:rsidR="007B4FCE">
        <w:fldChar w:fldCharType="end"/>
      </w:r>
      <w:r w:rsidR="007B4FCE">
        <w:rPr>
          <w:rFonts w:hint="eastAsia"/>
        </w:rPr>
        <w:t>为实验结果。</w:t>
      </w:r>
    </w:p>
    <w:p w14:paraId="37B1F36A" w14:textId="115385EB"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23E246C6" w:rsidR="00790812" w:rsidRDefault="008F347A" w:rsidP="00790812">
      <w:r>
        <w:tab/>
        <w:t xml:space="preserve">2. </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265F7BE9"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A42B54">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proofErr w:type="spellStart"/>
      <w:r w:rsidR="001D3E79">
        <w:t>personID</w:t>
      </w:r>
      <w:proofErr w:type="spellEnd"/>
      <w:r w:rsidR="00551AB9">
        <w:rPr>
          <w:rFonts w:hint="eastAsia"/>
        </w:rPr>
        <w:t>）</w:t>
      </w:r>
      <w:r w:rsidR="001D3E79">
        <w:rPr>
          <w:rFonts w:hint="eastAsia"/>
        </w:rPr>
        <w:t>和</w:t>
      </w:r>
      <w:r w:rsidR="00551AB9">
        <w:rPr>
          <w:rFonts w:hint="eastAsia"/>
        </w:rPr>
        <w:t>（</w:t>
      </w:r>
      <w:proofErr w:type="spellStart"/>
      <w:r w:rsidR="001D3E79">
        <w:t>firstname</w:t>
      </w:r>
      <w:proofErr w:type="spellEnd"/>
      <w:r w:rsidR="001D3E79">
        <w:t>,</w:t>
      </w:r>
      <w:r w:rsidR="00232273">
        <w:t xml:space="preserve"> </w:t>
      </w:r>
      <w:proofErr w:type="spellStart"/>
      <w:r w:rsidR="001D3E79">
        <w:t>lastname</w:t>
      </w:r>
      <w:proofErr w:type="spellEnd"/>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A42B54">
        <w:rPr>
          <w:rFonts w:hint="eastAsia"/>
        </w:rPr>
        <w:t>表</w:t>
      </w:r>
      <w:r w:rsidR="00A42B54">
        <w:rPr>
          <w:rFonts w:hint="eastAsia"/>
        </w:rPr>
        <w:t xml:space="preserve"> </w:t>
      </w:r>
      <w:r w:rsidR="00A42B54">
        <w:rPr>
          <w:noProof/>
        </w:rPr>
        <w:t>4</w:t>
      </w:r>
      <w:r w:rsidR="00A42B54">
        <w:noBreakHyphen/>
      </w:r>
      <w:r w:rsidR="00A42B54">
        <w:rPr>
          <w:noProof/>
        </w:rPr>
        <w:t>2</w:t>
      </w:r>
      <w:r w:rsidR="00443AE7">
        <w:fldChar w:fldCharType="end"/>
      </w:r>
      <w:r w:rsidR="00443AE7">
        <w:rPr>
          <w:rFonts w:hint="eastAsia"/>
        </w:rPr>
        <w:t>所示。</w:t>
      </w:r>
    </w:p>
    <w:p w14:paraId="461B7EA5" w14:textId="4FE63E0A" w:rsidR="001E1F04" w:rsidRDefault="001E1F04" w:rsidP="0015151C">
      <w:pPr>
        <w:pStyle w:val="af5"/>
        <w:spacing w:afterLines="50" w:after="156"/>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2B54">
        <w:rPr>
          <w:noProof/>
        </w:rPr>
        <w:t>2</w:t>
      </w:r>
      <w:r>
        <w:fldChar w:fldCharType="end"/>
      </w:r>
      <w:bookmarkEnd w:id="62"/>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proofErr w:type="spellStart"/>
            <w:r w:rsidRPr="004D199F">
              <w:rPr>
                <w:sz w:val="21"/>
              </w:rPr>
              <w:t>personID</w:t>
            </w:r>
            <w:proofErr w:type="spellEnd"/>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proofErr w:type="spellStart"/>
            <w:r w:rsidRPr="004D199F">
              <w:rPr>
                <w:sz w:val="21"/>
              </w:rPr>
              <w:t>firstname</w:t>
            </w:r>
            <w:proofErr w:type="spellEnd"/>
            <w:r w:rsidRPr="004D199F">
              <w:rPr>
                <w:sz w:val="21"/>
              </w:rPr>
              <w:t>,</w:t>
            </w:r>
            <w:r w:rsidR="00232273" w:rsidRPr="004D199F">
              <w:rPr>
                <w:sz w:val="21"/>
              </w:rPr>
              <w:t xml:space="preserve"> </w:t>
            </w:r>
            <w:proofErr w:type="spellStart"/>
            <w:r w:rsidRPr="004D199F">
              <w:rPr>
                <w:sz w:val="21"/>
              </w:rPr>
              <w:t>lastname</w:t>
            </w:r>
            <w:proofErr w:type="spellEnd"/>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proofErr w:type="spellStart"/>
            <w:r w:rsidRPr="004D199F">
              <w:rPr>
                <w:sz w:val="21"/>
              </w:rPr>
              <w:t>personID</w:t>
            </w:r>
            <w:proofErr w:type="spellEnd"/>
            <w:r w:rsidRPr="004D199F">
              <w:rPr>
                <w:rFonts w:hint="eastAsia"/>
                <w:sz w:val="21"/>
              </w:rPr>
              <w:t>,</w:t>
            </w:r>
            <w:r w:rsidR="00232273" w:rsidRPr="004D199F">
              <w:rPr>
                <w:sz w:val="21"/>
              </w:rPr>
              <w:t xml:space="preserve"> </w:t>
            </w:r>
            <w:proofErr w:type="spellStart"/>
            <w:r w:rsidRPr="004D199F">
              <w:rPr>
                <w:sz w:val="21"/>
              </w:rPr>
              <w:t>firstname</w:t>
            </w:r>
            <w:proofErr w:type="spellEnd"/>
            <w:r w:rsidRPr="004D199F">
              <w:rPr>
                <w:sz w:val="21"/>
              </w:rPr>
              <w:t>,</w:t>
            </w:r>
            <w:r w:rsidR="00232273" w:rsidRPr="004D199F">
              <w:rPr>
                <w:sz w:val="21"/>
              </w:rPr>
              <w:t xml:space="preserve"> </w:t>
            </w:r>
            <w:proofErr w:type="spellStart"/>
            <w:r w:rsidRPr="004D199F">
              <w:rPr>
                <w:sz w:val="21"/>
              </w:rPr>
              <w:t>lastname</w:t>
            </w:r>
            <w:proofErr w:type="spellEnd"/>
            <w:r w:rsidRPr="004D199F">
              <w:rPr>
                <w:rFonts w:hint="eastAsia"/>
                <w:sz w:val="21"/>
              </w:rPr>
              <w:t>）</w:t>
            </w:r>
          </w:p>
        </w:tc>
      </w:tr>
    </w:tbl>
    <w:p w14:paraId="12A996A1" w14:textId="2586E7BE"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lastRenderedPageBreak/>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89045" cy="3457371"/>
                    </a:xfrm>
                    <a:prstGeom prst="rect">
                      <a:avLst/>
                    </a:prstGeom>
                  </pic:spPr>
                </pic:pic>
              </a:graphicData>
            </a:graphic>
          </wp:inline>
        </w:drawing>
      </w:r>
    </w:p>
    <w:p w14:paraId="677A85BF" w14:textId="502F5D64" w:rsidR="00ED4198" w:rsidRDefault="008C2C7F" w:rsidP="00ED4198">
      <w:pPr>
        <w:pStyle w:val="af4"/>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3</w:t>
      </w:r>
      <w:r w:rsidR="0078120C">
        <w:fldChar w:fldCharType="end"/>
      </w:r>
      <w:bookmarkEnd w:id="63"/>
      <w:r>
        <w:t xml:space="preserve"> </w:t>
      </w:r>
      <w:proofErr w:type="spellStart"/>
      <w:r>
        <w:t>EDBS</w:t>
      </w:r>
      <w:r>
        <w:rPr>
          <w:rFonts w:hint="eastAsia"/>
        </w:rPr>
        <w:t>et</w:t>
      </w:r>
      <w:r>
        <w:t>up</w:t>
      </w:r>
      <w:proofErr w:type="spellEnd"/>
      <w:r>
        <w:rPr>
          <w:rFonts w:hint="eastAsia"/>
        </w:rPr>
        <w:t>运行时间与</w:t>
      </w:r>
      <w:r>
        <w:rPr>
          <w:rFonts w:hint="eastAsia"/>
        </w:rPr>
        <w:t>Join</w:t>
      </w:r>
      <w:r>
        <w:rPr>
          <w:rFonts w:hint="eastAsia"/>
        </w:rPr>
        <w:t>属性数目的关系</w:t>
      </w:r>
    </w:p>
    <w:p w14:paraId="7318D19C" w14:textId="32B9CFC7"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A42B54">
        <w:rPr>
          <w:rFonts w:hint="eastAsia"/>
        </w:rPr>
        <w:t>图</w:t>
      </w:r>
      <w:r w:rsidR="00A42B54">
        <w:rPr>
          <w:rFonts w:hint="eastAsia"/>
        </w:rPr>
        <w:t xml:space="preserve"> </w:t>
      </w:r>
      <w:r w:rsidR="00A42B54">
        <w:rPr>
          <w:noProof/>
        </w:rPr>
        <w:t>4</w:t>
      </w:r>
      <w:r w:rsidR="00A42B54">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w:t>
      </w:r>
      <w:r w:rsidR="00191A3E">
        <w:rPr>
          <w:rFonts w:hint="eastAsia"/>
        </w:rPr>
        <w:t>比例</w:t>
      </w:r>
      <w:r w:rsidR="004805CC">
        <w:rPr>
          <w:rFonts w:hint="eastAsia"/>
        </w:rPr>
        <w:t>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drawing>
          <wp:inline distT="0" distB="0" distL="0" distR="0" wp14:anchorId="4F67C7F3" wp14:editId="2D5B1B27">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0885" cy="3300192"/>
                    </a:xfrm>
                    <a:prstGeom prst="rect">
                      <a:avLst/>
                    </a:prstGeom>
                  </pic:spPr>
                </pic:pic>
              </a:graphicData>
            </a:graphic>
          </wp:inline>
        </w:drawing>
      </w:r>
    </w:p>
    <w:p w14:paraId="676D2629" w14:textId="43CADBCE" w:rsidR="000D4CA5" w:rsidRDefault="00B87DD4" w:rsidP="00B87DD4">
      <w:pPr>
        <w:pStyle w:val="af4"/>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2D3EF4B5" w:rsidR="00603124" w:rsidRDefault="00F32D49" w:rsidP="00B87DD4">
      <w:r>
        <w:lastRenderedPageBreak/>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D31ED7">
        <w:rPr>
          <w:rFonts w:hint="eastAsia"/>
        </w:rPr>
        <w:t>可知</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168A24D6"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2DB1C7B6" w:rsidR="0033777B" w:rsidRDefault="002D6C0C" w:rsidP="00613C55">
      <w:pPr>
        <w:ind w:firstLine="420"/>
      </w:pPr>
      <w:r>
        <w:rPr>
          <w:rFonts w:hint="eastAsia"/>
        </w:rPr>
        <w:t>本实验</w:t>
      </w:r>
      <w:r w:rsidR="0030011F">
        <w:rPr>
          <w:rFonts w:hint="eastAsia"/>
        </w:rPr>
        <w:t>首先</w:t>
      </w:r>
      <w:r w:rsidR="00A50AFD">
        <w:rPr>
          <w:rFonts w:hint="eastAsia"/>
        </w:rPr>
        <w:t>探究</w:t>
      </w:r>
      <m:oMath>
        <m:r>
          <w:rPr>
            <w:rFonts w:ascii="Cambria Math" w:hAnsi="Cambria Math"/>
          </w:rPr>
          <m:t xml:space="preserve"> 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25695" cy="3661265"/>
                    </a:xfrm>
                    <a:prstGeom prst="rect">
                      <a:avLst/>
                    </a:prstGeom>
                  </pic:spPr>
                </pic:pic>
              </a:graphicData>
            </a:graphic>
          </wp:inline>
        </w:drawing>
      </w:r>
    </w:p>
    <w:p w14:paraId="48D1D472" w14:textId="7DD4244A"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1462CFAC" w:rsidR="002B2D64" w:rsidRPr="003A3E32" w:rsidRDefault="00AF519B" w:rsidP="009E1CCD">
      <w:r>
        <w:tab/>
      </w:r>
      <w:r w:rsidR="005C276A">
        <w:rPr>
          <w:rFonts w:hint="eastAsia"/>
        </w:rPr>
        <w:t>实验结果显示</w:t>
      </w:r>
      <m:oMath>
        <m:r>
          <w:rPr>
            <w:rFonts w:ascii="Cambria Math" w:hAnsi="Cambria Math"/>
          </w:rPr>
          <m:t xml:space="preserve"> Search </m:t>
        </m:r>
      </m:oMath>
      <w:r w:rsidR="005C276A">
        <w:rPr>
          <w:rFonts w:hint="eastAsia"/>
        </w:rPr>
        <w:t>运行时间同查询规模成正比，这一点与理论分析结论相符。</w:t>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lastRenderedPageBreak/>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68140" cy="3652524"/>
                    </a:xfrm>
                    <a:prstGeom prst="rect">
                      <a:avLst/>
                    </a:prstGeom>
                  </pic:spPr>
                </pic:pic>
              </a:graphicData>
            </a:graphic>
          </wp:inline>
        </w:drawing>
      </w:r>
    </w:p>
    <w:p w14:paraId="497C24A4" w14:textId="1DA26A1B"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68" w:name="_Toc133521870"/>
      <w:r>
        <w:rPr>
          <w:rFonts w:hint="eastAsia"/>
        </w:rPr>
        <w:t>实验结论</w:t>
      </w:r>
      <w:bookmarkEnd w:id="68"/>
    </w:p>
    <w:p w14:paraId="2439E83A" w14:textId="65CDDD6E" w:rsidR="00D010E2" w:rsidRDefault="00D64D1A" w:rsidP="00AF0009">
      <w:pPr>
        <w:wordWrap w:val="0"/>
      </w:pPr>
      <w:r>
        <w:tab/>
      </w:r>
      <w:r w:rsidR="007401AD">
        <w:rPr>
          <w:rFonts w:hint="eastAsia"/>
        </w:rPr>
        <w:t>实验结果显示</w:t>
      </w:r>
      <w:r w:rsidR="00B867EA">
        <w:rPr>
          <w:rFonts w:hint="eastAsia"/>
        </w:rPr>
        <w:t>协议</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在大规模数据的场景下依然可以达到较优的性能。</w:t>
      </w:r>
      <w:r w:rsidR="00BE4E5A">
        <w:rPr>
          <w:rFonts w:hint="eastAsia"/>
        </w:rPr>
        <w:t>同时，</w:t>
      </w:r>
      <w:r w:rsidR="007D1081">
        <w:rPr>
          <w:rFonts w:hint="eastAsia"/>
        </w:rPr>
        <w:t>协议的</w:t>
      </w:r>
      <w:r w:rsidR="00B254A8">
        <w:rPr>
          <w:rFonts w:hint="eastAsia"/>
        </w:rPr>
        <w:t>数据检索阶段</w:t>
      </w:r>
      <w:r w:rsidR="00525B62">
        <w:rPr>
          <w:rFonts w:hint="eastAsia"/>
        </w:rPr>
        <w:t>运行时间</w:t>
      </w:r>
      <w:r w:rsidR="0005660A">
        <w:rPr>
          <w:rFonts w:hint="eastAsia"/>
        </w:rPr>
        <w:t>同</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812A79">
        <w:rPr>
          <w:rFonts w:hint="eastAsia"/>
        </w:rPr>
        <w:t>，</w:t>
      </w:r>
      <w:r w:rsidR="00465EF8">
        <w:rPr>
          <w:rFonts w:hint="eastAsia"/>
        </w:rPr>
        <w:t>这说明</w:t>
      </w:r>
      <w:r w:rsidR="00BB6DB7">
        <w:rPr>
          <w:rFonts w:hint="eastAsia"/>
        </w:rPr>
        <w:t>协议</w:t>
      </w:r>
      <w:r w:rsidR="00FC6914">
        <w:rPr>
          <w:rFonts w:hint="eastAsia"/>
        </w:rPr>
        <w:t>服务的检索者用户</w:t>
      </w:r>
      <w:r w:rsidR="00BA2DD8">
        <w:rPr>
          <w:rFonts w:hint="eastAsia"/>
        </w:rPr>
        <w:t>的查询</w:t>
      </w:r>
      <w:r w:rsidR="00317A46">
        <w:rPr>
          <w:rFonts w:hint="eastAsia"/>
        </w:rPr>
        <w:t>时延</w:t>
      </w:r>
      <w:r w:rsidR="002E02E2">
        <w:rPr>
          <w:rFonts w:hint="eastAsia"/>
        </w:rPr>
        <w:t>不会</w:t>
      </w:r>
      <w:r w:rsidR="00465EF8">
        <w:rPr>
          <w:rFonts w:hint="eastAsia"/>
        </w:rPr>
        <w:t>因为数据库规模的增大而产生直接的</w:t>
      </w:r>
      <w:r w:rsidR="00871605">
        <w:rPr>
          <w:rFonts w:hint="eastAsia"/>
        </w:rPr>
        <w:t>影响</w:t>
      </w:r>
      <w:r w:rsidR="00465EF8">
        <w:rPr>
          <w:rFonts w:hint="eastAsia"/>
        </w:rPr>
        <w:t>，进一步显示出</w:t>
      </w:r>
      <w:r w:rsidR="00465EF8">
        <w:rPr>
          <w:rFonts w:hint="eastAsia"/>
        </w:rPr>
        <w:t>M</w:t>
      </w:r>
      <w:r w:rsidR="00465EF8">
        <w:t>C-JXT</w:t>
      </w:r>
      <w:r w:rsidR="00465EF8">
        <w:rPr>
          <w:rFonts w:hint="eastAsia"/>
        </w:rPr>
        <w:t>在大规模数据下的应用价值。</w:t>
      </w:r>
      <w:r w:rsidR="00155EFB">
        <w:rPr>
          <w:rFonts w:hint="eastAsia"/>
        </w:rPr>
        <w:t>此外</w:t>
      </w:r>
      <w:r w:rsidR="00093A96">
        <w:rPr>
          <w:rFonts w:hint="eastAsia"/>
        </w:rPr>
        <w:t>实验表明，</w:t>
      </w:r>
      <w:r w:rsidR="0043481D">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86677B">
        <w:rPr>
          <w:rFonts w:hint="eastAsia"/>
        </w:rPr>
        <w:t>阶段运行时间同</w:t>
      </w:r>
      <w:r w:rsidR="00801AC6">
        <w:rPr>
          <w:rFonts w:hint="eastAsia"/>
        </w:rPr>
        <w:t>数据库规模和表之间</w:t>
      </w:r>
      <w:r w:rsidR="00801AC6">
        <w:t>J</w:t>
      </w:r>
      <w:r w:rsidR="00801AC6">
        <w:rPr>
          <w:rFonts w:hint="eastAsia"/>
        </w:rPr>
        <w:t>oin</w:t>
      </w:r>
      <w:r w:rsidR="00801AC6">
        <w:rPr>
          <w:rFonts w:hint="eastAsia"/>
        </w:rPr>
        <w:t>属性数目</w:t>
      </w:r>
      <w:r w:rsidR="003C014E">
        <w:rPr>
          <w:rFonts w:hint="eastAsia"/>
        </w:rPr>
        <w:t>成正比，</w:t>
      </w:r>
      <w:r w:rsidR="00210B5C">
        <w:rPr>
          <w:rFonts w:hint="eastAsia"/>
        </w:rPr>
        <w:t>协议</w:t>
      </w:r>
      <m:oMath>
        <m:r>
          <w:rPr>
            <w:rFonts w:ascii="Cambria Math" w:hAnsi="Cambria Math"/>
          </w:rPr>
          <m:t xml:space="preserve"> Search </m:t>
        </m:r>
      </m:oMath>
      <w:r w:rsidR="009E58F1">
        <w:rPr>
          <w:rFonts w:hint="eastAsia"/>
        </w:rPr>
        <w:t>阶段运行时间同查询规模成正比</w:t>
      </w:r>
      <w:r w:rsidR="0005560F">
        <w:rPr>
          <w:rFonts w:hint="eastAsia"/>
        </w:rPr>
        <w:t>。</w:t>
      </w:r>
      <w:r w:rsidR="000956BD">
        <w:rPr>
          <w:rFonts w:hint="eastAsia"/>
        </w:rPr>
        <w:t>上述</w:t>
      </w:r>
      <w:r w:rsidR="0070787E">
        <w:rPr>
          <w:rFonts w:hint="eastAsia"/>
        </w:rPr>
        <w:t>所有</w:t>
      </w:r>
      <w:r w:rsidR="000956BD">
        <w:rPr>
          <w:rFonts w:hint="eastAsia"/>
        </w:rPr>
        <w:t>实验结果同</w:t>
      </w:r>
      <w:r w:rsidR="000956BD">
        <w:fldChar w:fldCharType="begin"/>
      </w:r>
      <w:r w:rsidR="000956BD">
        <w:instrText xml:space="preserve"> </w:instrText>
      </w:r>
      <w:r w:rsidR="000956BD">
        <w:rPr>
          <w:rFonts w:hint="eastAsia"/>
        </w:rPr>
        <w:instrText>REF _Ref132096996 \r \h</w:instrText>
      </w:r>
      <w:r w:rsidR="000956BD">
        <w:instrText xml:space="preserve"> </w:instrText>
      </w:r>
      <w:r w:rsidR="000956BD">
        <w:fldChar w:fldCharType="separate"/>
      </w:r>
      <w:r w:rsidR="000956BD">
        <w:t>3.5</w:t>
      </w:r>
      <w:r w:rsidR="000956BD">
        <w:fldChar w:fldCharType="end"/>
      </w:r>
      <w:r w:rsidR="000956BD">
        <w:rPr>
          <w:rFonts w:hint="eastAsia"/>
        </w:rPr>
        <w:t>理论分析结果相契合。</w:t>
      </w:r>
      <w:r w:rsidR="00DA7F68">
        <w:t xml:space="preserve"> </w:t>
      </w:r>
    </w:p>
    <w:p w14:paraId="3D223EBE" w14:textId="776143BC" w:rsidR="000F6701" w:rsidRPr="00C84A70" w:rsidRDefault="00D010E2" w:rsidP="00D010E2">
      <w:pPr>
        <w:widowControl/>
        <w:spacing w:line="240" w:lineRule="auto"/>
        <w:jc w:val="left"/>
        <w:rPr>
          <w:rFonts w:hint="eastAsia"/>
        </w:rPr>
      </w:pPr>
      <w:r>
        <w:br w:type="page"/>
      </w:r>
    </w:p>
    <w:p w14:paraId="4862B00E" w14:textId="41639C43" w:rsidR="006E5078" w:rsidRDefault="00904AF4" w:rsidP="00ED29DB">
      <w:pPr>
        <w:pStyle w:val="1"/>
        <w:spacing w:before="249" w:after="156"/>
        <w:rPr>
          <w:shd w:val="clear" w:color="auto" w:fill="FFFFFF"/>
        </w:rPr>
      </w:pPr>
      <w:bookmarkStart w:id="69" w:name="_Toc133521871"/>
      <w:r>
        <w:rPr>
          <w:rFonts w:hint="eastAsia"/>
          <w:shd w:val="clear" w:color="auto" w:fill="FFFFFF"/>
        </w:rPr>
        <w:lastRenderedPageBreak/>
        <w:t>总结与展望</w:t>
      </w:r>
      <w:bookmarkEnd w:id="69"/>
    </w:p>
    <w:p w14:paraId="62E46422" w14:textId="579771B7" w:rsidR="000C3811" w:rsidRDefault="00DB2CC3" w:rsidP="00C31217">
      <w:pPr>
        <w:pStyle w:val="2"/>
        <w:spacing w:before="156" w:after="156"/>
      </w:pPr>
      <w:bookmarkStart w:id="70" w:name="_Toc133521872"/>
      <w:r>
        <w:rPr>
          <w:rFonts w:hint="eastAsia"/>
        </w:rPr>
        <w:t>本文总结</w:t>
      </w:r>
      <w:bookmarkEnd w:id="70"/>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6189D6EA" w:rsidR="00C7206E" w:rsidRPr="00C247B9" w:rsidRDefault="00123C6E" w:rsidP="00F95AD4">
      <w:pPr>
        <w:ind w:firstLine="420"/>
      </w:pPr>
      <w:r>
        <w:rPr>
          <w:rFonts w:hint="eastAsia"/>
        </w:rPr>
        <w:t>本文对现有方案进行深入研究，设计出了</w:t>
      </w:r>
      <w:r w:rsidRPr="00C036BC">
        <w:rPr>
          <w:rFonts w:hint="eastAsia"/>
        </w:rPr>
        <w:t>多用户场景下</w:t>
      </w:r>
      <w:r>
        <w:rPr>
          <w:rFonts w:hint="eastAsia"/>
        </w:rPr>
        <w:t>高效</w:t>
      </w:r>
      <w:r w:rsidRPr="00C036BC">
        <w:rPr>
          <w:rFonts w:hint="eastAsia"/>
        </w:rPr>
        <w:t>支持</w:t>
      </w:r>
      <w:r w:rsidRPr="00C036BC">
        <w:t>Join</w:t>
      </w:r>
      <w:r w:rsidRPr="00C036BC">
        <w:rPr>
          <w:rFonts w:hint="eastAsia"/>
        </w:rPr>
        <w:t>查询的</w:t>
      </w:r>
      <w:r>
        <w:rPr>
          <w:rFonts w:hint="eastAsia"/>
        </w:rPr>
        <w:t>对称可搜索加密</w:t>
      </w:r>
      <w:r w:rsidRPr="00C036BC">
        <w:rPr>
          <w:rFonts w:hint="eastAsia"/>
        </w:rPr>
        <w:t>方案</w:t>
      </w:r>
      <w:r w:rsidR="00BB0BD1">
        <w:rPr>
          <w:rFonts w:hint="eastAsia"/>
        </w:rPr>
        <w:t>M</w:t>
      </w:r>
      <w:r w:rsidR="00BB0BD1">
        <w:t>C-JXT</w:t>
      </w:r>
      <w:r w:rsidR="00FE179A">
        <w:rPr>
          <w:rFonts w:hint="eastAsia"/>
        </w:rPr>
        <w:t>，</w:t>
      </w:r>
      <w:r w:rsidR="00FE179A">
        <w:rPr>
          <w:rFonts w:hint="eastAsia"/>
        </w:rPr>
        <w:t>进一步提高</w:t>
      </w:r>
      <w:r w:rsidR="00FE179A">
        <w:rPr>
          <w:rFonts w:hint="eastAsia"/>
        </w:rPr>
        <w:t>了</w:t>
      </w:r>
      <w:r w:rsidR="00FE179A">
        <w:rPr>
          <w:rFonts w:hint="eastAsia"/>
        </w:rPr>
        <w:t>对称可搜索加密在数据共享场景下的价值</w:t>
      </w:r>
      <w:r w:rsidR="00806930">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r w:rsidR="00DA5DF1">
        <w:rPr>
          <w:rFonts w:hint="eastAsia"/>
        </w:rPr>
        <w:t>协议</w:t>
      </w:r>
      <w:r w:rsidR="00C247B9">
        <w:rPr>
          <w:rFonts w:hint="eastAsia"/>
        </w:rPr>
        <w:t>安全性分析显示</w:t>
      </w:r>
      <w:r w:rsidR="00C247B9">
        <w:rPr>
          <w:rFonts w:hint="eastAsia"/>
        </w:rPr>
        <w:t>M</w:t>
      </w:r>
      <w:r w:rsidR="00C247B9">
        <w:t>C-JXT</w:t>
      </w:r>
      <w:r w:rsidR="00C247B9">
        <w:rPr>
          <w:rFonts w:hint="eastAsia"/>
        </w:rPr>
        <w:t>满足恶意客户端、诚实且好奇服务端条件下的基于模拟的安全性。</w:t>
      </w:r>
    </w:p>
    <w:p w14:paraId="3EBF2AF7" w14:textId="7904D20C"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性能开销的理论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显</w:t>
      </w:r>
      <w:r w:rsidR="00113BD1">
        <w:rPr>
          <w:rFonts w:hint="eastAsia"/>
        </w:rPr>
        <w:t>示协议整体运行时间</w:t>
      </w:r>
      <w:r w:rsidR="00B340C1">
        <w:rPr>
          <w:rFonts w:hint="eastAsia"/>
        </w:rPr>
        <w:t>在查询规模较大时</w:t>
      </w:r>
      <w:r w:rsidR="00F738F6">
        <w:rPr>
          <w:rFonts w:hint="eastAsia"/>
        </w:rPr>
        <w:t>与查询规模</w:t>
      </w:r>
      <w:r w:rsidR="00B340C1">
        <w:rPr>
          <w:rFonts w:hint="eastAsia"/>
        </w:rPr>
        <w:t>呈现线性关系</w:t>
      </w:r>
      <w:r w:rsidR="00113BD1">
        <w:rPr>
          <w:rFonts w:hint="eastAsia"/>
        </w:rPr>
        <w:t>，在大规模数据的场景下依然可以达到较优的性能。同时</w:t>
      </w:r>
      <w:r>
        <w:rPr>
          <w:rFonts w:hint="eastAsia"/>
        </w:rPr>
        <w:t>实验还显示</w:t>
      </w:r>
      <w:r w:rsidR="00113BD1">
        <w:rPr>
          <w:rFonts w:hint="eastAsia"/>
        </w:rPr>
        <w:t>协议的数据检索阶段运行时间同数据库规模之间没有直接联系，只与查询规模相关，这说明协议服务的检索者用户的查询时延不会因为数据库规模的增大而产生直接的影响，进一步显示出</w:t>
      </w:r>
      <w:r w:rsidR="00113BD1">
        <w:rPr>
          <w:rFonts w:hint="eastAsia"/>
        </w:rPr>
        <w:t>M</w:t>
      </w:r>
      <w:r w:rsidR="00113BD1">
        <w:t>C-JXT</w:t>
      </w:r>
      <w:r w:rsidR="00113BD1">
        <w:rPr>
          <w:rFonts w:hint="eastAsia"/>
        </w:rPr>
        <w:t>在大规模数据</w:t>
      </w:r>
      <w:r w:rsidR="00930C5D">
        <w:rPr>
          <w:rFonts w:hint="eastAsia"/>
        </w:rPr>
        <w:t>场景</w:t>
      </w:r>
      <w:r w:rsidR="00113BD1">
        <w:rPr>
          <w:rFonts w:hint="eastAsia"/>
        </w:rPr>
        <w:t>下的</w:t>
      </w:r>
      <w:r w:rsidR="00CC14B0">
        <w:rPr>
          <w:rFonts w:hint="eastAsia"/>
        </w:rPr>
        <w:t>良好性能</w:t>
      </w:r>
      <w:r w:rsidR="00113BD1">
        <w:rPr>
          <w:rFonts w:hint="eastAsia"/>
        </w:rPr>
        <w:t>。</w:t>
      </w:r>
    </w:p>
    <w:p w14:paraId="24E231C1" w14:textId="77777777" w:rsidR="00E93041" w:rsidRDefault="00DB2CC3" w:rsidP="00E93041">
      <w:pPr>
        <w:pStyle w:val="2"/>
        <w:spacing w:before="156" w:after="156"/>
      </w:pPr>
      <w:bookmarkStart w:id="71" w:name="_Toc133521873"/>
      <w:r>
        <w:rPr>
          <w:rFonts w:hint="eastAsia"/>
        </w:rPr>
        <w:t>工作展望</w:t>
      </w:r>
      <w:bookmarkEnd w:id="71"/>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lastRenderedPageBreak/>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2" w:name="_Toc133521874"/>
      <w:r w:rsidRPr="00730A22">
        <w:rPr>
          <w:rFonts w:hint="eastAsia"/>
        </w:rPr>
        <w:lastRenderedPageBreak/>
        <w:t>参考文献</w:t>
      </w:r>
      <w:bookmarkEnd w:id="72"/>
    </w:p>
    <w:p w14:paraId="0AB95E4D" w14:textId="77777777" w:rsidR="006C11F8" w:rsidRPr="006C11F8" w:rsidRDefault="00EE470B" w:rsidP="00F5736E">
      <w:pPr>
        <w:pStyle w:val="a1"/>
        <w:ind w:left="241" w:hanging="241"/>
        <w:rPr>
          <w:rFonts w:hint="eastAsia"/>
        </w:rPr>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6C11F8" w:rsidRPr="006C11F8">
        <w:rPr>
          <w:rFonts w:hint="eastAsia"/>
        </w:rPr>
        <w:t>冯登国</w:t>
      </w:r>
      <w:r w:rsidR="006C11F8" w:rsidRPr="006C11F8">
        <w:rPr>
          <w:rFonts w:hint="eastAsia"/>
        </w:rPr>
        <w:t xml:space="preserve">, </w:t>
      </w:r>
      <w:r w:rsidR="006C11F8" w:rsidRPr="006C11F8">
        <w:rPr>
          <w:rFonts w:hint="eastAsia"/>
        </w:rPr>
        <w:t>张敏</w:t>
      </w:r>
      <w:r w:rsidR="006C11F8" w:rsidRPr="006C11F8">
        <w:rPr>
          <w:rFonts w:hint="eastAsia"/>
        </w:rPr>
        <w:t xml:space="preserve">, </w:t>
      </w:r>
      <w:r w:rsidR="006C11F8" w:rsidRPr="006C11F8">
        <w:rPr>
          <w:rFonts w:hint="eastAsia"/>
        </w:rPr>
        <w:t>张妍</w:t>
      </w:r>
      <w:r w:rsidR="006C11F8" w:rsidRPr="006C11F8">
        <w:rPr>
          <w:rFonts w:hint="eastAsia"/>
        </w:rPr>
        <w:t>, et al.</w:t>
      </w:r>
      <w:r w:rsidR="006C11F8" w:rsidRPr="006C11F8">
        <w:rPr>
          <w:rFonts w:hint="eastAsia"/>
        </w:rPr>
        <w:t>云计算安全研究</w:t>
      </w:r>
      <w:r w:rsidR="006C11F8" w:rsidRPr="006C11F8">
        <w:rPr>
          <w:rFonts w:hint="eastAsia"/>
        </w:rPr>
        <w:t>[J].</w:t>
      </w:r>
      <w:r w:rsidR="006C11F8" w:rsidRPr="006C11F8">
        <w:rPr>
          <w:rFonts w:hint="eastAsia"/>
        </w:rPr>
        <w:t>软件学报</w:t>
      </w:r>
      <w:r w:rsidR="006C11F8" w:rsidRPr="006C11F8">
        <w:rPr>
          <w:rFonts w:hint="eastAsia"/>
        </w:rPr>
        <w:t>, 22 (1): 71-83.</w:t>
      </w:r>
    </w:p>
    <w:p w14:paraId="74B43B65" w14:textId="77777777" w:rsidR="006C11F8" w:rsidRPr="006C11F8" w:rsidRDefault="006C11F8" w:rsidP="00F5736E">
      <w:pPr>
        <w:pStyle w:val="a1"/>
        <w:ind w:left="240" w:hanging="240"/>
      </w:pPr>
      <w:r w:rsidRPr="006C11F8">
        <w:t>Kamara S, Lauter K. Cryptographic Cloud Storage[C].Financial Cryptography and Data Security,2010: 136-149.</w:t>
      </w:r>
    </w:p>
    <w:p w14:paraId="72598848" w14:textId="33DD7F44" w:rsidR="006C11F8" w:rsidRPr="006C11F8" w:rsidRDefault="006C11F8" w:rsidP="00F5736E">
      <w:pPr>
        <w:pStyle w:val="a1"/>
        <w:ind w:left="240" w:hanging="240"/>
      </w:pPr>
      <w:r w:rsidRPr="006C11F8">
        <w:t>Dawn Xiaoding S, Wagner D, Perrig A. Practical techniques for searches on encrypted data[C].Proceeding 2000 IEEE Symposium on Security and Privacy. S&amp;P 2000,2000: 44-55.</w:t>
      </w:r>
    </w:p>
    <w:p w14:paraId="540D0991" w14:textId="2CE6A173" w:rsidR="006C11F8" w:rsidRPr="006C11F8" w:rsidRDefault="006C11F8" w:rsidP="00F5736E">
      <w:pPr>
        <w:pStyle w:val="a1"/>
        <w:ind w:left="240" w:hanging="240"/>
      </w:pPr>
      <w:r w:rsidRPr="006C11F8">
        <w:t>Goldreich O, Ostrovsky R.Software protection and simulation on oblivious RAMs[J].</w:t>
      </w:r>
      <w:r w:rsidR="00F5736E">
        <w:t xml:space="preserve"> </w:t>
      </w:r>
      <w:r w:rsidRPr="006C11F8">
        <w:t>J. ACM,1996, 43 (3): 431–473.</w:t>
      </w:r>
    </w:p>
    <w:p w14:paraId="6C86BA43" w14:textId="77777777" w:rsidR="006C11F8" w:rsidRPr="006C11F8" w:rsidRDefault="006C11F8" w:rsidP="00F5736E">
      <w:pPr>
        <w:pStyle w:val="a1"/>
        <w:ind w:left="240" w:hanging="240"/>
      </w:pPr>
      <w:r w:rsidRPr="006C11F8">
        <w:t>Goh E-J.Secure Indexes[J],2003.</w:t>
      </w:r>
    </w:p>
    <w:p w14:paraId="0FF52821" w14:textId="77777777" w:rsidR="006C11F8" w:rsidRPr="006C11F8" w:rsidRDefault="006C11F8" w:rsidP="00F5736E">
      <w:pPr>
        <w:pStyle w:val="a1"/>
        <w:ind w:left="240" w:hanging="240"/>
      </w:pPr>
      <w:r w:rsidRPr="006C11F8">
        <w:t>Chang Y-C, Mitzenmacher M. Privacy Preserving Keyword Searches on Remote Encrypted Data[C].Applied Cryptography and Network Security,2005: 442-455.</w:t>
      </w:r>
    </w:p>
    <w:p w14:paraId="4583CD86" w14:textId="77777777" w:rsidR="006C11F8" w:rsidRPr="006C11F8" w:rsidRDefault="006C11F8" w:rsidP="00F5736E">
      <w:pPr>
        <w:pStyle w:val="a1"/>
        <w:ind w:left="240" w:hanging="240"/>
      </w:pPr>
      <w:r w:rsidRPr="006C11F8">
        <w:t>Curtmola R, Garay J, Kamara S, et al. Searchable symmetric encryption: improved definitions and efficient constructions[C].Proceedings of the 13th ACM conference on Computer and communications security,2006: 79–88.</w:t>
      </w:r>
    </w:p>
    <w:p w14:paraId="2F90A75E" w14:textId="672EA75E" w:rsidR="006C11F8" w:rsidRPr="006C11F8" w:rsidRDefault="006C11F8" w:rsidP="00F5736E">
      <w:pPr>
        <w:pStyle w:val="a1"/>
        <w:ind w:left="240" w:hanging="240"/>
      </w:pPr>
      <w:r w:rsidRPr="006C11F8">
        <w:t>Van Liesdonk P, Sedghi S, Doumen J, et al. Computationally Efficient Searchable Symmetric Encryption[C].Secure Data Management,2010: 87-100.</w:t>
      </w:r>
    </w:p>
    <w:p w14:paraId="2303B765" w14:textId="1432D089" w:rsidR="006C11F8" w:rsidRPr="006C11F8" w:rsidRDefault="006C11F8" w:rsidP="00F5736E">
      <w:pPr>
        <w:pStyle w:val="a1"/>
        <w:ind w:left="240" w:hanging="240"/>
      </w:pPr>
      <w:r w:rsidRPr="006C11F8">
        <w:t>Kamara S, Papamanthou C, Roeder T. Dynamic searchable symmetric encryption[C].</w:t>
      </w:r>
      <w:r w:rsidR="00F5736E">
        <w:t xml:space="preserve"> </w:t>
      </w:r>
      <w:r w:rsidRPr="006C11F8">
        <w:t>Proceedings of the 2012 ACM conference on Computer and communications security,2012: 965–976.</w:t>
      </w:r>
    </w:p>
    <w:p w14:paraId="451E25FA" w14:textId="58BD4D0B" w:rsidR="006C11F8" w:rsidRPr="006C11F8" w:rsidRDefault="006C11F8" w:rsidP="00F5736E">
      <w:pPr>
        <w:pStyle w:val="a1"/>
        <w:ind w:left="240" w:hanging="240"/>
      </w:pPr>
      <w:r w:rsidRPr="006C11F8">
        <w:t>Kamara S, Papamanthou C. Parallel and Dynamic Searchable Symmetric Encryption</w:t>
      </w:r>
      <w:r w:rsidR="00EF7B10">
        <w:t xml:space="preserve"> </w:t>
      </w:r>
      <w:bookmarkStart w:id="73" w:name="_GoBack"/>
      <w:bookmarkEnd w:id="73"/>
      <w:r w:rsidRPr="006C11F8">
        <w:t>[C].Financial Cryptography and Data Security,2013: 258-274.</w:t>
      </w:r>
    </w:p>
    <w:p w14:paraId="14188FC7" w14:textId="77777777" w:rsidR="006C11F8" w:rsidRPr="006C11F8" w:rsidRDefault="006C11F8" w:rsidP="00F5736E">
      <w:pPr>
        <w:pStyle w:val="a1"/>
        <w:ind w:left="240" w:hanging="240"/>
      </w:pPr>
      <w:r w:rsidRPr="006C11F8">
        <w:t>Swaminathan A, Mao Y, Su G-M, et al. Confidentiality-preserving rank-ordered search[C].Proceedings of the 2007 ACM workshop on Storage security and survivability,2007: 7–12.</w:t>
      </w:r>
    </w:p>
    <w:p w14:paraId="5BF73B8E" w14:textId="77777777" w:rsidR="006C11F8" w:rsidRPr="006C11F8" w:rsidRDefault="006C11F8" w:rsidP="00F5736E">
      <w:pPr>
        <w:pStyle w:val="a1"/>
        <w:ind w:left="240" w:hanging="240"/>
      </w:pPr>
      <w:r w:rsidRPr="006C11F8">
        <w:t>Wang C, Cao N, Li J, et al. Secure Ranked Keyword Search over Encrypted Cloud Data[C].2010 IEEE 30th International Conference on Distributed Computing Systems,2010: 253-262.</w:t>
      </w:r>
    </w:p>
    <w:p w14:paraId="31249D6C" w14:textId="77777777" w:rsidR="006C11F8" w:rsidRPr="006C11F8" w:rsidRDefault="006C11F8" w:rsidP="00F5736E">
      <w:pPr>
        <w:pStyle w:val="a1"/>
        <w:ind w:left="240" w:hanging="240"/>
      </w:pPr>
      <w:r w:rsidRPr="006C11F8">
        <w:t xml:space="preserve">Cao N, Wang C, Li M, et al.Privacy-Preserving Multi-Keyword Ranked Search over </w:t>
      </w:r>
      <w:r w:rsidRPr="006C11F8">
        <w:lastRenderedPageBreak/>
        <w:t>Encrypted Cloud Data[J].IEEE Transactions on Parallel and Distributed Systems,2014, 25 (1): 222-233.</w:t>
      </w:r>
    </w:p>
    <w:p w14:paraId="021091CE" w14:textId="77777777" w:rsidR="006C11F8" w:rsidRPr="006C11F8" w:rsidRDefault="006C11F8" w:rsidP="00F5736E">
      <w:pPr>
        <w:pStyle w:val="a1"/>
        <w:ind w:left="240" w:hanging="240"/>
      </w:pPr>
      <w:r w:rsidRPr="006C11F8">
        <w:t>Chai Q, Gong G. Verifiable symmetric searchable encryption for semi-honest-but-curious cloud servers[C].2012 IEEE International Conference on Communications (ICC),2012: 917-922.</w:t>
      </w:r>
    </w:p>
    <w:p w14:paraId="23C2AAD2" w14:textId="77777777" w:rsidR="006C11F8" w:rsidRPr="006C11F8" w:rsidRDefault="006C11F8" w:rsidP="00F5736E">
      <w:pPr>
        <w:pStyle w:val="a1"/>
        <w:ind w:left="240" w:hanging="240"/>
      </w:pPr>
      <w:r w:rsidRPr="006C11F8">
        <w:t>Kurosawa K, Ohtaki Y. UC-Secure Searchable Symmetric Encryption[C].Financial Cryptography and Data Security,2012: 285-298.</w:t>
      </w:r>
    </w:p>
    <w:p w14:paraId="2E7A95A1" w14:textId="77777777" w:rsidR="006C11F8" w:rsidRPr="006C11F8" w:rsidRDefault="006C11F8" w:rsidP="00F5736E">
      <w:pPr>
        <w:pStyle w:val="a1"/>
        <w:ind w:left="240" w:hanging="240"/>
      </w:pPr>
      <w:r w:rsidRPr="006C11F8">
        <w:t>Golle P, Staddon J, Waters B. Secure Conjunctive Keyword Search over Encrypted Data[C].Applied Cryptography and Network Security,2004: 31-45.</w:t>
      </w:r>
    </w:p>
    <w:p w14:paraId="3DEFFC92" w14:textId="77777777" w:rsidR="006C11F8" w:rsidRPr="006C11F8" w:rsidRDefault="006C11F8" w:rsidP="00F5736E">
      <w:pPr>
        <w:pStyle w:val="a1"/>
        <w:ind w:left="240" w:hanging="240"/>
      </w:pPr>
      <w:r w:rsidRPr="006C11F8">
        <w:t>Ballard L, Kamara S, Monrose F. Achieving Efficient Conjunctive Keyword Searches over Encrypted Data[C].Information and Communications Security,2005: 414-426.</w:t>
      </w:r>
    </w:p>
    <w:p w14:paraId="5877953B" w14:textId="77777777" w:rsidR="006C11F8" w:rsidRPr="006C11F8" w:rsidRDefault="006C11F8" w:rsidP="00F5736E">
      <w:pPr>
        <w:pStyle w:val="a1"/>
        <w:ind w:left="240" w:hanging="240"/>
      </w:pPr>
      <w:r w:rsidRPr="006C11F8">
        <w:t>Wang P, Wang H, Pieprzyk J. Keyword Field-Free Conjunctive Keyword Searches on Encrypted Data and Extension for Dynamic Groups[C].Cryptology and Network Security,2008: 178-195.</w:t>
      </w:r>
    </w:p>
    <w:p w14:paraId="14519709" w14:textId="77777777" w:rsidR="006C11F8" w:rsidRPr="006C11F8" w:rsidRDefault="006C11F8" w:rsidP="00F5736E">
      <w:pPr>
        <w:pStyle w:val="a1"/>
        <w:ind w:left="240" w:hanging="240"/>
      </w:pPr>
      <w:r w:rsidRPr="006C11F8">
        <w:t>Park H A, Kim B H, Lee D H, et al. Secure Similarity Search[C].2007 IEEE International Conference on Granular Computing (GRC 2007),2007: 598-598.</w:t>
      </w:r>
    </w:p>
    <w:p w14:paraId="17D86D89" w14:textId="77777777" w:rsidR="006C11F8" w:rsidRPr="006C11F8" w:rsidRDefault="006C11F8" w:rsidP="00F5736E">
      <w:pPr>
        <w:pStyle w:val="a1"/>
        <w:ind w:left="240" w:hanging="240"/>
      </w:pPr>
      <w:r w:rsidRPr="006C11F8">
        <w:t>Adjedj M, Bringer J, Chabanne H, et al. Biometric Identification over Encrypted Data Made Feasible[C].Information Systems Security,2009: 86-100.</w:t>
      </w:r>
    </w:p>
    <w:p w14:paraId="39B0224B" w14:textId="77777777" w:rsidR="006C11F8" w:rsidRPr="006C11F8" w:rsidRDefault="006C11F8" w:rsidP="00F5736E">
      <w:pPr>
        <w:pStyle w:val="a1"/>
        <w:ind w:left="240" w:hanging="240"/>
      </w:pPr>
      <w:r w:rsidRPr="006C11F8">
        <w:t>Cash D, Jarecki S, Jutla C, et al. Highly-Scalable Searchable Symmetric Encryption with Support for Boolean Queries[C].Advances in Cryptology – CRYPTO 2013,2013: 353-373.</w:t>
      </w:r>
    </w:p>
    <w:p w14:paraId="4955573E" w14:textId="03EB3B42" w:rsidR="006C11F8" w:rsidRPr="006C11F8" w:rsidRDefault="006C11F8" w:rsidP="00F5736E">
      <w:pPr>
        <w:pStyle w:val="a1"/>
        <w:ind w:left="240" w:hanging="240"/>
      </w:pPr>
      <w:r w:rsidRPr="006C11F8">
        <w:t>Kamara S, Moataz T. SQL on Structurally-Encrypted Databases[C].</w:t>
      </w:r>
      <w:r w:rsidR="00AA2DA5">
        <w:t xml:space="preserve"> </w:t>
      </w:r>
      <w:r w:rsidRPr="006C11F8">
        <w:t>Advances in Cryptology – ASIACRYPT 2018: 24th International Conference on the Theory and Application of Cryptology and Information Security, Brisbane, QLD, Australia, December 2–6, 2018, Proceedings, Part I,2018: 149–180.</w:t>
      </w:r>
    </w:p>
    <w:p w14:paraId="388C5209" w14:textId="77777777" w:rsidR="006C11F8" w:rsidRPr="006C11F8" w:rsidRDefault="006C11F8" w:rsidP="00F5736E">
      <w:pPr>
        <w:pStyle w:val="a1"/>
        <w:ind w:left="240" w:hanging="240"/>
      </w:pPr>
      <w:r w:rsidRPr="006C11F8">
        <w:t>Cash D, Ng R, Rivkin A. Improved Structured Encryption for SQL Databases via Hybrid Indexing[C].Applied Cryptography and Network Security,2021: 480-510.</w:t>
      </w:r>
    </w:p>
    <w:p w14:paraId="12169EF5" w14:textId="77777777" w:rsidR="006C11F8" w:rsidRPr="006C11F8" w:rsidRDefault="006C11F8" w:rsidP="00F5736E">
      <w:pPr>
        <w:pStyle w:val="a1"/>
        <w:ind w:left="240" w:hanging="240"/>
      </w:pPr>
      <w:r w:rsidRPr="006C11F8">
        <w:t xml:space="preserve">Jutla C, Patranabis S. Efficient Searchable Symmetric Encryption for&amp;nbsp;Join Queries[C].Advances in Cryptology – ASIACRYPT 2022: 28th International </w:t>
      </w:r>
      <w:r w:rsidRPr="006C11F8">
        <w:lastRenderedPageBreak/>
        <w:t>Conference on the Theory and Application of Cryptology and Information Security, Taipei, Taiwan, December 5–9, 2022, Proceedings, Part III,2023: 304–333.</w:t>
      </w:r>
    </w:p>
    <w:p w14:paraId="146BF651" w14:textId="0C6AC60F" w:rsidR="006C11F8" w:rsidRPr="006C11F8" w:rsidRDefault="006C11F8" w:rsidP="00F5736E">
      <w:pPr>
        <w:pStyle w:val="a1"/>
        <w:ind w:left="240" w:hanging="240"/>
      </w:pPr>
      <w:r w:rsidRPr="006C11F8">
        <w:t>Raykova M, Vo B, Bellovin S M, et al. Secure anonymous database search[C].</w:t>
      </w:r>
      <w:r w:rsidR="004B5F4B">
        <w:t xml:space="preserve"> </w:t>
      </w:r>
      <w:r w:rsidRPr="006C11F8">
        <w:t>Proceedings of the 2009 ACM workshop on Cloud computing security,2009: 115–126.</w:t>
      </w:r>
    </w:p>
    <w:p w14:paraId="0DD44D7E" w14:textId="77777777" w:rsidR="006C11F8" w:rsidRPr="006C11F8" w:rsidRDefault="006C11F8" w:rsidP="00F5736E">
      <w:pPr>
        <w:pStyle w:val="a1"/>
        <w:ind w:left="240" w:hanging="240"/>
      </w:pPr>
      <w:r w:rsidRPr="006C11F8">
        <w:t>Bao F, Deng R H, Ding X, et al. Private Query on Encrypted Data in Multi-user Settings[C].Information Security Practice and Experience,2008: 71-85.</w:t>
      </w:r>
    </w:p>
    <w:p w14:paraId="34AF36F6" w14:textId="77777777" w:rsidR="006C11F8" w:rsidRPr="006C11F8" w:rsidRDefault="006C11F8" w:rsidP="00F5736E">
      <w:pPr>
        <w:pStyle w:val="a1"/>
        <w:ind w:left="240" w:hanging="240"/>
      </w:pPr>
      <w:r w:rsidRPr="006C11F8">
        <w:t>Zhao F, Nishide T, Sakurai K. Multi-User Keyword Search Scheme for Secure Data Sharing with Fine-Grained Access Control[C].Information Security and Cryptology - ICISC 2011,2012: 406-418.</w:t>
      </w:r>
    </w:p>
    <w:p w14:paraId="4E6525F8" w14:textId="77777777" w:rsidR="006C11F8" w:rsidRPr="006C11F8" w:rsidRDefault="006C11F8" w:rsidP="00F5736E">
      <w:pPr>
        <w:pStyle w:val="a1"/>
        <w:ind w:left="240" w:hanging="240"/>
      </w:pPr>
      <w:r w:rsidRPr="006C11F8">
        <w:t>Miao Y, Ma J, Liu Z.Revocable and anonymous searchable encryption in multi-user setting[J].Concurrency and Computation: Practice and Experience,2015, 28: n/a-n/a.</w:t>
      </w:r>
    </w:p>
    <w:p w14:paraId="64FE51E5" w14:textId="77777777" w:rsidR="006C11F8" w:rsidRPr="006C11F8" w:rsidRDefault="006C11F8" w:rsidP="00F5736E">
      <w:pPr>
        <w:pStyle w:val="a1"/>
        <w:ind w:left="240" w:hanging="240"/>
      </w:pPr>
      <w:r w:rsidRPr="006C11F8">
        <w:t>Jarecki S, Jutla C, Krawczyk H, et al. Outsourced symmetric private information retrieval[C].Proceedings of the 2013 ACM SIGSAC conference on Computer &amp; communications security,2013: 875–888.</w:t>
      </w:r>
    </w:p>
    <w:p w14:paraId="786098D3" w14:textId="77777777" w:rsidR="006C11F8" w:rsidRPr="006C11F8" w:rsidRDefault="006C11F8" w:rsidP="00F5736E">
      <w:pPr>
        <w:pStyle w:val="a1"/>
        <w:ind w:left="240" w:hanging="240"/>
      </w:pPr>
      <w:r w:rsidRPr="006C11F8">
        <w:t>Chase M, Kamara S. Structured Encryption and Controlled Disclosure[C].Advances in Cryptology - ASIACRYPT 2010,2010: 577-594.</w:t>
      </w:r>
    </w:p>
    <w:p w14:paraId="0251CAAD" w14:textId="77777777" w:rsidR="006C11F8" w:rsidRPr="006C11F8" w:rsidRDefault="006C11F8" w:rsidP="00F5736E">
      <w:pPr>
        <w:pStyle w:val="a1"/>
        <w:ind w:left="240" w:hanging="240"/>
      </w:pPr>
      <w:r w:rsidRPr="006C11F8">
        <w:t>Lindell Y: How to Simulate It – A Tutorial on the Simulation Proof Technique, Lindell Y,editor,Tutorials on the Foundations of Cryptography: Dedicated to Oded Goldreich, Cham: Springer International Publishing,2017: 277-346.</w:t>
      </w:r>
    </w:p>
    <w:p w14:paraId="1D5AC5EB" w14:textId="77777777" w:rsidR="006C11F8" w:rsidRPr="006C11F8" w:rsidRDefault="006C11F8" w:rsidP="00F5736E">
      <w:pPr>
        <w:pStyle w:val="a1"/>
        <w:ind w:left="240" w:hanging="240"/>
      </w:pPr>
      <w:r w:rsidRPr="006C11F8">
        <w:t>Bloom B H.Space/time trade-offs in hash coding with allowable errors[J].Commun. ACM,1970, 13 (7): 422–426.</w:t>
      </w:r>
    </w:p>
    <w:p w14:paraId="0CBDF71D" w14:textId="34C8AC49" w:rsidR="006C11F8" w:rsidRPr="006C11F8" w:rsidRDefault="006C11F8" w:rsidP="00F5736E">
      <w:pPr>
        <w:pStyle w:val="a1"/>
        <w:ind w:left="240" w:hanging="240"/>
      </w:pPr>
      <w:r w:rsidRPr="006C11F8">
        <w:t>.United States Census[EB/OL].[04-01].</w:t>
      </w:r>
      <w:r w:rsidRPr="00EF7B10">
        <w:t>https://www.census.gov/data.html</w:t>
      </w:r>
      <w:r w:rsidRPr="006C11F8">
        <w:t>.</w:t>
      </w:r>
    </w:p>
    <w:p w14:paraId="70695BAF" w14:textId="22D627B4" w:rsidR="00AB608A" w:rsidRDefault="00EE470B" w:rsidP="00316207">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4" w:name="_Toc133521875"/>
      <w:r>
        <w:rPr>
          <w:rFonts w:hint="eastAsia"/>
        </w:rPr>
        <w:lastRenderedPageBreak/>
        <w:t>致谢</w:t>
      </w:r>
      <w:bookmarkEnd w:id="74"/>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24D18CD1"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3AAC45" w14:textId="77777777" w:rsidR="00804E7E" w:rsidRDefault="00804E7E" w:rsidP="00EA479D">
      <w:pPr>
        <w:spacing w:line="240" w:lineRule="auto"/>
      </w:pPr>
    </w:p>
  </w:endnote>
  <w:endnote w:type="continuationSeparator" w:id="0">
    <w:p w14:paraId="2CA9F5E8" w14:textId="77777777" w:rsidR="00804E7E" w:rsidRDefault="00804E7E" w:rsidP="00EA479D">
      <w:pPr>
        <w:spacing w:line="240" w:lineRule="auto"/>
      </w:pPr>
    </w:p>
  </w:endnote>
  <w:endnote w:type="continuationNotice" w:id="1">
    <w:p w14:paraId="6249C3C3" w14:textId="77777777" w:rsidR="00804E7E" w:rsidRDefault="00804E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0" w:usb1="00000000" w:usb2="00000010" w:usb3="00000000" w:csb0="000401FF" w:csb1="00000000"/>
  </w:font>
  <w:font w:name="Times New Roman (正文 CS 字体)">
    <w:panose1 w:val="00000000000000000000"/>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007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f0"/>
      </w:rPr>
      <w:id w:val="1886063028"/>
      <w:docPartObj>
        <w:docPartGallery w:val="Page Numbers (Bottom of Page)"/>
        <w:docPartUnique/>
      </w:docPartObj>
    </w:sdtPr>
    <w:sdtEndPr>
      <w:rPr>
        <w:rStyle w:val="aff0"/>
      </w:rPr>
    </w:sdtEndPr>
    <w:sdtContent>
      <w:p w14:paraId="2285751E" w14:textId="6B23F937" w:rsidR="004716D1" w:rsidRDefault="004716D1"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4716D1" w:rsidRDefault="004716D1" w:rsidP="00AB1C79">
    <w:pPr>
      <w:pStyle w:val="a6"/>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f0"/>
      </w:rPr>
      <w:id w:val="-1429111599"/>
      <w:docPartObj>
        <w:docPartGallery w:val="Page Numbers (Bottom of Page)"/>
        <w:docPartUnique/>
      </w:docPartObj>
    </w:sdtPr>
    <w:sdtEndPr>
      <w:rPr>
        <w:rStyle w:val="aff0"/>
      </w:rPr>
    </w:sdtEndPr>
    <w:sdtContent>
      <w:p w14:paraId="5FEB31FA" w14:textId="0D0D2188" w:rsidR="004716D1" w:rsidRDefault="004716D1"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sidR="00EF7B10">
          <w:rPr>
            <w:rStyle w:val="aff0"/>
            <w:noProof/>
          </w:rPr>
          <w:t>47</w:t>
        </w:r>
        <w:r>
          <w:rPr>
            <w:rStyle w:val="aff0"/>
          </w:rPr>
          <w:fldChar w:fldCharType="end"/>
        </w:r>
      </w:p>
    </w:sdtContent>
  </w:sdt>
  <w:p w14:paraId="72DFB06B" w14:textId="09962D71" w:rsidR="004716D1" w:rsidRDefault="004716D1"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119DDD" w14:textId="77777777" w:rsidR="00804E7E" w:rsidRDefault="00804E7E" w:rsidP="00EA479D">
      <w:pPr>
        <w:spacing w:line="240" w:lineRule="auto"/>
      </w:pPr>
    </w:p>
  </w:footnote>
  <w:footnote w:type="continuationSeparator" w:id="0">
    <w:p w14:paraId="420E0276" w14:textId="77777777" w:rsidR="00804E7E" w:rsidRDefault="00804E7E"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911A13"/>
    <w:rsid w:val="0000003F"/>
    <w:rsid w:val="000007FA"/>
    <w:rsid w:val="00000A1B"/>
    <w:rsid w:val="00000A93"/>
    <w:rsid w:val="00000EAC"/>
    <w:rsid w:val="00000F89"/>
    <w:rsid w:val="00001086"/>
    <w:rsid w:val="00001095"/>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88"/>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448"/>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37AAE"/>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4710"/>
    <w:rsid w:val="0004500B"/>
    <w:rsid w:val="000451FC"/>
    <w:rsid w:val="000454C0"/>
    <w:rsid w:val="000456EF"/>
    <w:rsid w:val="00045C68"/>
    <w:rsid w:val="00045CCE"/>
    <w:rsid w:val="00046840"/>
    <w:rsid w:val="00046A07"/>
    <w:rsid w:val="00046C17"/>
    <w:rsid w:val="00046EAA"/>
    <w:rsid w:val="000471B2"/>
    <w:rsid w:val="00047595"/>
    <w:rsid w:val="00047A71"/>
    <w:rsid w:val="00047B35"/>
    <w:rsid w:val="0005046C"/>
    <w:rsid w:val="000504F5"/>
    <w:rsid w:val="00050713"/>
    <w:rsid w:val="00050714"/>
    <w:rsid w:val="000509AD"/>
    <w:rsid w:val="00050C9E"/>
    <w:rsid w:val="00050E18"/>
    <w:rsid w:val="000510EF"/>
    <w:rsid w:val="000511EC"/>
    <w:rsid w:val="000514E6"/>
    <w:rsid w:val="00051665"/>
    <w:rsid w:val="000523E0"/>
    <w:rsid w:val="0005298F"/>
    <w:rsid w:val="00052B0C"/>
    <w:rsid w:val="000531C7"/>
    <w:rsid w:val="000534A0"/>
    <w:rsid w:val="00053894"/>
    <w:rsid w:val="000538CC"/>
    <w:rsid w:val="0005417D"/>
    <w:rsid w:val="000541FC"/>
    <w:rsid w:val="00054376"/>
    <w:rsid w:val="00054929"/>
    <w:rsid w:val="00054E65"/>
    <w:rsid w:val="00054EAF"/>
    <w:rsid w:val="000553A3"/>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58"/>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50F7"/>
    <w:rsid w:val="00085434"/>
    <w:rsid w:val="0008588F"/>
    <w:rsid w:val="00085DFF"/>
    <w:rsid w:val="00086119"/>
    <w:rsid w:val="000861B2"/>
    <w:rsid w:val="00086220"/>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AB9"/>
    <w:rsid w:val="00096BBD"/>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D1A"/>
    <w:rsid w:val="000A6D7A"/>
    <w:rsid w:val="000A6DB8"/>
    <w:rsid w:val="000A6F33"/>
    <w:rsid w:val="000A79D6"/>
    <w:rsid w:val="000A7F9A"/>
    <w:rsid w:val="000B0433"/>
    <w:rsid w:val="000B0508"/>
    <w:rsid w:val="000B0578"/>
    <w:rsid w:val="000B06ED"/>
    <w:rsid w:val="000B07EC"/>
    <w:rsid w:val="000B0C09"/>
    <w:rsid w:val="000B0D71"/>
    <w:rsid w:val="000B183E"/>
    <w:rsid w:val="000B1908"/>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775"/>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82B"/>
    <w:rsid w:val="000E2F56"/>
    <w:rsid w:val="000E3160"/>
    <w:rsid w:val="000E31A9"/>
    <w:rsid w:val="000E3317"/>
    <w:rsid w:val="000E339D"/>
    <w:rsid w:val="000E3543"/>
    <w:rsid w:val="000E37A6"/>
    <w:rsid w:val="000E39D9"/>
    <w:rsid w:val="000E3DB1"/>
    <w:rsid w:val="000E40C9"/>
    <w:rsid w:val="000E430B"/>
    <w:rsid w:val="000E4490"/>
    <w:rsid w:val="000E563D"/>
    <w:rsid w:val="000E56C3"/>
    <w:rsid w:val="000E593E"/>
    <w:rsid w:val="000E5ADF"/>
    <w:rsid w:val="000E6125"/>
    <w:rsid w:val="000E613A"/>
    <w:rsid w:val="000E6485"/>
    <w:rsid w:val="000E6A1D"/>
    <w:rsid w:val="000E6A24"/>
    <w:rsid w:val="000E6AC8"/>
    <w:rsid w:val="000E6C6D"/>
    <w:rsid w:val="000E6E37"/>
    <w:rsid w:val="000E6F84"/>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FD5"/>
    <w:rsid w:val="0010005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72"/>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2DA4"/>
    <w:rsid w:val="00113532"/>
    <w:rsid w:val="0011355D"/>
    <w:rsid w:val="001135E3"/>
    <w:rsid w:val="0011384D"/>
    <w:rsid w:val="0011387F"/>
    <w:rsid w:val="00113BD1"/>
    <w:rsid w:val="00113D34"/>
    <w:rsid w:val="00113DE1"/>
    <w:rsid w:val="00113E20"/>
    <w:rsid w:val="00114107"/>
    <w:rsid w:val="0011496D"/>
    <w:rsid w:val="00114C37"/>
    <w:rsid w:val="00114F1B"/>
    <w:rsid w:val="0011639A"/>
    <w:rsid w:val="001165F8"/>
    <w:rsid w:val="00116ABB"/>
    <w:rsid w:val="00116EEB"/>
    <w:rsid w:val="001175D8"/>
    <w:rsid w:val="001179CB"/>
    <w:rsid w:val="00117BCE"/>
    <w:rsid w:val="00117C03"/>
    <w:rsid w:val="00117D0A"/>
    <w:rsid w:val="00117F96"/>
    <w:rsid w:val="001204B2"/>
    <w:rsid w:val="0012081D"/>
    <w:rsid w:val="001208E5"/>
    <w:rsid w:val="001213E0"/>
    <w:rsid w:val="001214CB"/>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CA"/>
    <w:rsid w:val="001264C7"/>
    <w:rsid w:val="00126618"/>
    <w:rsid w:val="00126861"/>
    <w:rsid w:val="00126C9E"/>
    <w:rsid w:val="00126D3D"/>
    <w:rsid w:val="00127306"/>
    <w:rsid w:val="00127637"/>
    <w:rsid w:val="00127981"/>
    <w:rsid w:val="001279CF"/>
    <w:rsid w:val="00127B58"/>
    <w:rsid w:val="00127D4A"/>
    <w:rsid w:val="00127E59"/>
    <w:rsid w:val="001301A5"/>
    <w:rsid w:val="00130397"/>
    <w:rsid w:val="00130574"/>
    <w:rsid w:val="001306EF"/>
    <w:rsid w:val="001306FC"/>
    <w:rsid w:val="0013089B"/>
    <w:rsid w:val="00130E92"/>
    <w:rsid w:val="00130EED"/>
    <w:rsid w:val="00130EF9"/>
    <w:rsid w:val="00130F3A"/>
    <w:rsid w:val="00130F84"/>
    <w:rsid w:val="00131499"/>
    <w:rsid w:val="00131812"/>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85F"/>
    <w:rsid w:val="00143B6D"/>
    <w:rsid w:val="00143B88"/>
    <w:rsid w:val="00143D49"/>
    <w:rsid w:val="00143E19"/>
    <w:rsid w:val="00143FE5"/>
    <w:rsid w:val="00144023"/>
    <w:rsid w:val="0014484E"/>
    <w:rsid w:val="00145071"/>
    <w:rsid w:val="00145437"/>
    <w:rsid w:val="00145526"/>
    <w:rsid w:val="001457C0"/>
    <w:rsid w:val="00145A15"/>
    <w:rsid w:val="00145A69"/>
    <w:rsid w:val="00146455"/>
    <w:rsid w:val="0014693A"/>
    <w:rsid w:val="00146B16"/>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1281"/>
    <w:rsid w:val="00161366"/>
    <w:rsid w:val="00161A09"/>
    <w:rsid w:val="00161CB6"/>
    <w:rsid w:val="00161E39"/>
    <w:rsid w:val="00161FAC"/>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CD0"/>
    <w:rsid w:val="00170E17"/>
    <w:rsid w:val="00171246"/>
    <w:rsid w:val="00171704"/>
    <w:rsid w:val="0017170E"/>
    <w:rsid w:val="00171782"/>
    <w:rsid w:val="00171AF4"/>
    <w:rsid w:val="0017235A"/>
    <w:rsid w:val="00172586"/>
    <w:rsid w:val="00172A63"/>
    <w:rsid w:val="0017328B"/>
    <w:rsid w:val="0017336F"/>
    <w:rsid w:val="00173719"/>
    <w:rsid w:val="00173822"/>
    <w:rsid w:val="0017396F"/>
    <w:rsid w:val="00173F2D"/>
    <w:rsid w:val="00174221"/>
    <w:rsid w:val="00174650"/>
    <w:rsid w:val="00174BDA"/>
    <w:rsid w:val="00174CA2"/>
    <w:rsid w:val="00174E71"/>
    <w:rsid w:val="001753C5"/>
    <w:rsid w:val="0017587E"/>
    <w:rsid w:val="00175946"/>
    <w:rsid w:val="00175B6C"/>
    <w:rsid w:val="00175C35"/>
    <w:rsid w:val="00175D90"/>
    <w:rsid w:val="00175DF4"/>
    <w:rsid w:val="00176091"/>
    <w:rsid w:val="001761ED"/>
    <w:rsid w:val="0017677C"/>
    <w:rsid w:val="001767B3"/>
    <w:rsid w:val="0017690B"/>
    <w:rsid w:val="00177033"/>
    <w:rsid w:val="001771D9"/>
    <w:rsid w:val="001800FE"/>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D05"/>
    <w:rsid w:val="00185F14"/>
    <w:rsid w:val="001861FE"/>
    <w:rsid w:val="0018646F"/>
    <w:rsid w:val="00186607"/>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A3E"/>
    <w:rsid w:val="00191C1D"/>
    <w:rsid w:val="00191F2A"/>
    <w:rsid w:val="001921EA"/>
    <w:rsid w:val="001923FD"/>
    <w:rsid w:val="00192516"/>
    <w:rsid w:val="00192626"/>
    <w:rsid w:val="00192B86"/>
    <w:rsid w:val="00192D92"/>
    <w:rsid w:val="00193A86"/>
    <w:rsid w:val="00193D26"/>
    <w:rsid w:val="0019412C"/>
    <w:rsid w:val="001942DB"/>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9BE"/>
    <w:rsid w:val="001A0ABE"/>
    <w:rsid w:val="001A125F"/>
    <w:rsid w:val="001A133B"/>
    <w:rsid w:val="001A1447"/>
    <w:rsid w:val="001A164D"/>
    <w:rsid w:val="001A185E"/>
    <w:rsid w:val="001A1BB3"/>
    <w:rsid w:val="001A21AD"/>
    <w:rsid w:val="001A23CF"/>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E74"/>
    <w:rsid w:val="001B2535"/>
    <w:rsid w:val="001B259C"/>
    <w:rsid w:val="001B263E"/>
    <w:rsid w:val="001B26CB"/>
    <w:rsid w:val="001B28CB"/>
    <w:rsid w:val="001B2CC7"/>
    <w:rsid w:val="001B2DEB"/>
    <w:rsid w:val="001B30DD"/>
    <w:rsid w:val="001B3848"/>
    <w:rsid w:val="001B3F31"/>
    <w:rsid w:val="001B45EF"/>
    <w:rsid w:val="001B47A1"/>
    <w:rsid w:val="001B4885"/>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7A7"/>
    <w:rsid w:val="001C47D0"/>
    <w:rsid w:val="001C4823"/>
    <w:rsid w:val="001C4B0B"/>
    <w:rsid w:val="001C4E11"/>
    <w:rsid w:val="001C51DA"/>
    <w:rsid w:val="001C56A4"/>
    <w:rsid w:val="001C5BAA"/>
    <w:rsid w:val="001C6719"/>
    <w:rsid w:val="001C67CD"/>
    <w:rsid w:val="001C6BF7"/>
    <w:rsid w:val="001C6D24"/>
    <w:rsid w:val="001C6DFD"/>
    <w:rsid w:val="001C730A"/>
    <w:rsid w:val="001C75A8"/>
    <w:rsid w:val="001C795F"/>
    <w:rsid w:val="001C7D83"/>
    <w:rsid w:val="001C7EF9"/>
    <w:rsid w:val="001D053C"/>
    <w:rsid w:val="001D05B8"/>
    <w:rsid w:val="001D05FE"/>
    <w:rsid w:val="001D069D"/>
    <w:rsid w:val="001D0AE8"/>
    <w:rsid w:val="001D1012"/>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E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64A"/>
    <w:rsid w:val="001F6C05"/>
    <w:rsid w:val="001F6C97"/>
    <w:rsid w:val="001F6CD0"/>
    <w:rsid w:val="001F6D0F"/>
    <w:rsid w:val="001F6E8A"/>
    <w:rsid w:val="001F71AD"/>
    <w:rsid w:val="001F7A1E"/>
    <w:rsid w:val="001F7C14"/>
    <w:rsid w:val="001F7C39"/>
    <w:rsid w:val="001F7E87"/>
    <w:rsid w:val="001F7F77"/>
    <w:rsid w:val="001F7FCD"/>
    <w:rsid w:val="002001AE"/>
    <w:rsid w:val="0020028A"/>
    <w:rsid w:val="00200392"/>
    <w:rsid w:val="0020048D"/>
    <w:rsid w:val="00200622"/>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3B5"/>
    <w:rsid w:val="00206552"/>
    <w:rsid w:val="00206D37"/>
    <w:rsid w:val="00206DD8"/>
    <w:rsid w:val="002074A8"/>
    <w:rsid w:val="00207C42"/>
    <w:rsid w:val="00207E90"/>
    <w:rsid w:val="00207FB8"/>
    <w:rsid w:val="0021007C"/>
    <w:rsid w:val="002100AE"/>
    <w:rsid w:val="002101B3"/>
    <w:rsid w:val="002104C7"/>
    <w:rsid w:val="0021071B"/>
    <w:rsid w:val="00210B5C"/>
    <w:rsid w:val="00211376"/>
    <w:rsid w:val="00211F3E"/>
    <w:rsid w:val="00211FB5"/>
    <w:rsid w:val="00212528"/>
    <w:rsid w:val="00212565"/>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D7A"/>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AFF"/>
    <w:rsid w:val="00241D7B"/>
    <w:rsid w:val="0024205D"/>
    <w:rsid w:val="002420AE"/>
    <w:rsid w:val="00242315"/>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96"/>
    <w:rsid w:val="00251040"/>
    <w:rsid w:val="002512E7"/>
    <w:rsid w:val="002514B0"/>
    <w:rsid w:val="00252077"/>
    <w:rsid w:val="0025216F"/>
    <w:rsid w:val="00252200"/>
    <w:rsid w:val="0025224A"/>
    <w:rsid w:val="00252294"/>
    <w:rsid w:val="0025247F"/>
    <w:rsid w:val="00252E64"/>
    <w:rsid w:val="00253AE5"/>
    <w:rsid w:val="00253DE6"/>
    <w:rsid w:val="0025448B"/>
    <w:rsid w:val="0025456A"/>
    <w:rsid w:val="002549A3"/>
    <w:rsid w:val="00254BBF"/>
    <w:rsid w:val="00255071"/>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5FEA"/>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5BA"/>
    <w:rsid w:val="002739A4"/>
    <w:rsid w:val="00273A87"/>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8CD"/>
    <w:rsid w:val="00276A25"/>
    <w:rsid w:val="00276C7A"/>
    <w:rsid w:val="002770F6"/>
    <w:rsid w:val="00277114"/>
    <w:rsid w:val="00277A18"/>
    <w:rsid w:val="00277A50"/>
    <w:rsid w:val="00277EE6"/>
    <w:rsid w:val="00280113"/>
    <w:rsid w:val="00280376"/>
    <w:rsid w:val="00280A59"/>
    <w:rsid w:val="00280B42"/>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3588"/>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9E7"/>
    <w:rsid w:val="00287CD4"/>
    <w:rsid w:val="00287E56"/>
    <w:rsid w:val="002901E4"/>
    <w:rsid w:val="002904C8"/>
    <w:rsid w:val="0029065C"/>
    <w:rsid w:val="00290A20"/>
    <w:rsid w:val="00290BE8"/>
    <w:rsid w:val="00290C22"/>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952"/>
    <w:rsid w:val="00297B1B"/>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B11"/>
    <w:rsid w:val="002A61EC"/>
    <w:rsid w:val="002A6824"/>
    <w:rsid w:val="002A697E"/>
    <w:rsid w:val="002A6C5D"/>
    <w:rsid w:val="002A6FCE"/>
    <w:rsid w:val="002A7F42"/>
    <w:rsid w:val="002B01ED"/>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D3"/>
    <w:rsid w:val="002C2DE0"/>
    <w:rsid w:val="002C36AB"/>
    <w:rsid w:val="002C3793"/>
    <w:rsid w:val="002C3829"/>
    <w:rsid w:val="002C38F7"/>
    <w:rsid w:val="002C397C"/>
    <w:rsid w:val="002C3B6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A74"/>
    <w:rsid w:val="002D0D85"/>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4B7"/>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3DC"/>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D18"/>
    <w:rsid w:val="00306218"/>
    <w:rsid w:val="00306394"/>
    <w:rsid w:val="00306514"/>
    <w:rsid w:val="00306587"/>
    <w:rsid w:val="003066C8"/>
    <w:rsid w:val="003067F4"/>
    <w:rsid w:val="00306909"/>
    <w:rsid w:val="003069F7"/>
    <w:rsid w:val="00306CBD"/>
    <w:rsid w:val="00306CD6"/>
    <w:rsid w:val="00306EE0"/>
    <w:rsid w:val="003070E8"/>
    <w:rsid w:val="003072F8"/>
    <w:rsid w:val="00307D07"/>
    <w:rsid w:val="00310262"/>
    <w:rsid w:val="00310392"/>
    <w:rsid w:val="00310BF0"/>
    <w:rsid w:val="00310C28"/>
    <w:rsid w:val="0031108F"/>
    <w:rsid w:val="00311499"/>
    <w:rsid w:val="00311676"/>
    <w:rsid w:val="00311860"/>
    <w:rsid w:val="00311949"/>
    <w:rsid w:val="0031194F"/>
    <w:rsid w:val="00311E26"/>
    <w:rsid w:val="00311F42"/>
    <w:rsid w:val="003123C0"/>
    <w:rsid w:val="003128ED"/>
    <w:rsid w:val="00312AC9"/>
    <w:rsid w:val="00312E68"/>
    <w:rsid w:val="00312FE1"/>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1"/>
    <w:rsid w:val="0031619A"/>
    <w:rsid w:val="00316207"/>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FF4"/>
    <w:rsid w:val="00331368"/>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7F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74E"/>
    <w:rsid w:val="00361A6E"/>
    <w:rsid w:val="00361AAC"/>
    <w:rsid w:val="00361C29"/>
    <w:rsid w:val="00361C5F"/>
    <w:rsid w:val="003623E8"/>
    <w:rsid w:val="003624FF"/>
    <w:rsid w:val="003625C0"/>
    <w:rsid w:val="003625C1"/>
    <w:rsid w:val="003627C0"/>
    <w:rsid w:val="00362E2D"/>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726"/>
    <w:rsid w:val="0037795C"/>
    <w:rsid w:val="00377AF2"/>
    <w:rsid w:val="00377E81"/>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C21"/>
    <w:rsid w:val="00395E44"/>
    <w:rsid w:val="00396009"/>
    <w:rsid w:val="00396435"/>
    <w:rsid w:val="003964A5"/>
    <w:rsid w:val="00396D90"/>
    <w:rsid w:val="00396E12"/>
    <w:rsid w:val="00397450"/>
    <w:rsid w:val="00397536"/>
    <w:rsid w:val="0039775E"/>
    <w:rsid w:val="00397958"/>
    <w:rsid w:val="00397C8E"/>
    <w:rsid w:val="00397CA7"/>
    <w:rsid w:val="00397DAC"/>
    <w:rsid w:val="00397ED2"/>
    <w:rsid w:val="00397F37"/>
    <w:rsid w:val="003A064F"/>
    <w:rsid w:val="003A0B63"/>
    <w:rsid w:val="003A0CF1"/>
    <w:rsid w:val="003A0D38"/>
    <w:rsid w:val="003A0DFA"/>
    <w:rsid w:val="003A0E5B"/>
    <w:rsid w:val="003A0FE8"/>
    <w:rsid w:val="003A115D"/>
    <w:rsid w:val="003A1214"/>
    <w:rsid w:val="003A1622"/>
    <w:rsid w:val="003A1ADA"/>
    <w:rsid w:val="003A1F7A"/>
    <w:rsid w:val="003A1FEC"/>
    <w:rsid w:val="003A267E"/>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55A"/>
    <w:rsid w:val="003B090E"/>
    <w:rsid w:val="003B0AAF"/>
    <w:rsid w:val="003B0C8D"/>
    <w:rsid w:val="003B0D8A"/>
    <w:rsid w:val="003B0DEC"/>
    <w:rsid w:val="003B1047"/>
    <w:rsid w:val="003B1100"/>
    <w:rsid w:val="003B1137"/>
    <w:rsid w:val="003B13C3"/>
    <w:rsid w:val="003B164A"/>
    <w:rsid w:val="003B18EC"/>
    <w:rsid w:val="003B1981"/>
    <w:rsid w:val="003B1B42"/>
    <w:rsid w:val="003B1B86"/>
    <w:rsid w:val="003B2012"/>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DA"/>
    <w:rsid w:val="003B5267"/>
    <w:rsid w:val="003B541C"/>
    <w:rsid w:val="003B546F"/>
    <w:rsid w:val="003B5648"/>
    <w:rsid w:val="003B62AC"/>
    <w:rsid w:val="003B6607"/>
    <w:rsid w:val="003B6701"/>
    <w:rsid w:val="003B69B6"/>
    <w:rsid w:val="003B69F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05"/>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450"/>
    <w:rsid w:val="004074D7"/>
    <w:rsid w:val="004075AE"/>
    <w:rsid w:val="00407A76"/>
    <w:rsid w:val="00407B2B"/>
    <w:rsid w:val="004100B4"/>
    <w:rsid w:val="004100EB"/>
    <w:rsid w:val="0041081A"/>
    <w:rsid w:val="004110B6"/>
    <w:rsid w:val="004112F7"/>
    <w:rsid w:val="00411784"/>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D14"/>
    <w:rsid w:val="00413D43"/>
    <w:rsid w:val="00413F9F"/>
    <w:rsid w:val="004140C9"/>
    <w:rsid w:val="00414238"/>
    <w:rsid w:val="00414D11"/>
    <w:rsid w:val="00414E43"/>
    <w:rsid w:val="004152AC"/>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55"/>
    <w:rsid w:val="00421366"/>
    <w:rsid w:val="00421380"/>
    <w:rsid w:val="00421B76"/>
    <w:rsid w:val="004223A4"/>
    <w:rsid w:val="004226E7"/>
    <w:rsid w:val="00422700"/>
    <w:rsid w:val="00422BE9"/>
    <w:rsid w:val="00422D86"/>
    <w:rsid w:val="00422FD0"/>
    <w:rsid w:val="00423320"/>
    <w:rsid w:val="00423362"/>
    <w:rsid w:val="00423469"/>
    <w:rsid w:val="0042369F"/>
    <w:rsid w:val="00423CDA"/>
    <w:rsid w:val="00423F27"/>
    <w:rsid w:val="00423F7E"/>
    <w:rsid w:val="004243EA"/>
    <w:rsid w:val="0042460C"/>
    <w:rsid w:val="00424672"/>
    <w:rsid w:val="004248C9"/>
    <w:rsid w:val="004248ED"/>
    <w:rsid w:val="00424ADC"/>
    <w:rsid w:val="00425322"/>
    <w:rsid w:val="00425337"/>
    <w:rsid w:val="004256EF"/>
    <w:rsid w:val="00425B0D"/>
    <w:rsid w:val="00425B8E"/>
    <w:rsid w:val="00425F0B"/>
    <w:rsid w:val="00426051"/>
    <w:rsid w:val="00426197"/>
    <w:rsid w:val="004262AE"/>
    <w:rsid w:val="00426E7C"/>
    <w:rsid w:val="00426FDC"/>
    <w:rsid w:val="004270B8"/>
    <w:rsid w:val="00427490"/>
    <w:rsid w:val="004275B3"/>
    <w:rsid w:val="00427951"/>
    <w:rsid w:val="00427A91"/>
    <w:rsid w:val="00427D37"/>
    <w:rsid w:val="0043029F"/>
    <w:rsid w:val="00430623"/>
    <w:rsid w:val="0043069F"/>
    <w:rsid w:val="004308DA"/>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CA0"/>
    <w:rsid w:val="00433CF1"/>
    <w:rsid w:val="00433D3B"/>
    <w:rsid w:val="0043442F"/>
    <w:rsid w:val="004345C7"/>
    <w:rsid w:val="0043481D"/>
    <w:rsid w:val="004349B5"/>
    <w:rsid w:val="00434B0C"/>
    <w:rsid w:val="00434B19"/>
    <w:rsid w:val="00434C7C"/>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0A0F"/>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B84"/>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EF7"/>
    <w:rsid w:val="00465094"/>
    <w:rsid w:val="0046539D"/>
    <w:rsid w:val="00465A69"/>
    <w:rsid w:val="00465EF8"/>
    <w:rsid w:val="004661A6"/>
    <w:rsid w:val="004664A5"/>
    <w:rsid w:val="004665C7"/>
    <w:rsid w:val="004665E9"/>
    <w:rsid w:val="0046690B"/>
    <w:rsid w:val="004669D1"/>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46C"/>
    <w:rsid w:val="00472826"/>
    <w:rsid w:val="004735E3"/>
    <w:rsid w:val="00473665"/>
    <w:rsid w:val="004736B2"/>
    <w:rsid w:val="00473BA5"/>
    <w:rsid w:val="00474224"/>
    <w:rsid w:val="00474658"/>
    <w:rsid w:val="00474776"/>
    <w:rsid w:val="004747A3"/>
    <w:rsid w:val="00474829"/>
    <w:rsid w:val="00474A82"/>
    <w:rsid w:val="00474ABC"/>
    <w:rsid w:val="00474ABF"/>
    <w:rsid w:val="00474D7A"/>
    <w:rsid w:val="00474E73"/>
    <w:rsid w:val="00474F03"/>
    <w:rsid w:val="00475279"/>
    <w:rsid w:val="00475769"/>
    <w:rsid w:val="00475880"/>
    <w:rsid w:val="00475AB4"/>
    <w:rsid w:val="00475BD0"/>
    <w:rsid w:val="004763BA"/>
    <w:rsid w:val="004768C0"/>
    <w:rsid w:val="00476E7B"/>
    <w:rsid w:val="00476FB1"/>
    <w:rsid w:val="0047705F"/>
    <w:rsid w:val="0047788C"/>
    <w:rsid w:val="004778EE"/>
    <w:rsid w:val="00477E60"/>
    <w:rsid w:val="00477EEA"/>
    <w:rsid w:val="004804BA"/>
    <w:rsid w:val="004805CC"/>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3FC7"/>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2B2"/>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5F4B"/>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995"/>
    <w:rsid w:val="004D0C94"/>
    <w:rsid w:val="004D104D"/>
    <w:rsid w:val="004D12DF"/>
    <w:rsid w:val="004D199F"/>
    <w:rsid w:val="004D1CD7"/>
    <w:rsid w:val="004D1D67"/>
    <w:rsid w:val="004D24B0"/>
    <w:rsid w:val="004D29C7"/>
    <w:rsid w:val="004D2B4D"/>
    <w:rsid w:val="004D32AC"/>
    <w:rsid w:val="004D3557"/>
    <w:rsid w:val="004D378E"/>
    <w:rsid w:val="004D38D4"/>
    <w:rsid w:val="004D3A38"/>
    <w:rsid w:val="004D43CE"/>
    <w:rsid w:val="004D43D7"/>
    <w:rsid w:val="004D49A2"/>
    <w:rsid w:val="004D4B2C"/>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E7D40"/>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604"/>
    <w:rsid w:val="004F4654"/>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851"/>
    <w:rsid w:val="00510A29"/>
    <w:rsid w:val="00510C27"/>
    <w:rsid w:val="0051112A"/>
    <w:rsid w:val="005112E6"/>
    <w:rsid w:val="00511530"/>
    <w:rsid w:val="00511663"/>
    <w:rsid w:val="00511CF3"/>
    <w:rsid w:val="00511EA8"/>
    <w:rsid w:val="0051241E"/>
    <w:rsid w:val="00512530"/>
    <w:rsid w:val="005127F0"/>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F7F"/>
    <w:rsid w:val="00514F9F"/>
    <w:rsid w:val="00515645"/>
    <w:rsid w:val="005158E0"/>
    <w:rsid w:val="00515DB4"/>
    <w:rsid w:val="00515E1E"/>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298"/>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C5"/>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1AC6"/>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6046B"/>
    <w:rsid w:val="0056049F"/>
    <w:rsid w:val="005604AF"/>
    <w:rsid w:val="005604BE"/>
    <w:rsid w:val="00560B2F"/>
    <w:rsid w:val="00560CAD"/>
    <w:rsid w:val="00561003"/>
    <w:rsid w:val="0056146F"/>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25"/>
    <w:rsid w:val="0056366E"/>
    <w:rsid w:val="00563956"/>
    <w:rsid w:val="00563B51"/>
    <w:rsid w:val="00563BEB"/>
    <w:rsid w:val="00563CE5"/>
    <w:rsid w:val="00563DA7"/>
    <w:rsid w:val="00564032"/>
    <w:rsid w:val="005640A8"/>
    <w:rsid w:val="00564153"/>
    <w:rsid w:val="00564436"/>
    <w:rsid w:val="00564AE0"/>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79D"/>
    <w:rsid w:val="005677B4"/>
    <w:rsid w:val="005678D2"/>
    <w:rsid w:val="00567A3A"/>
    <w:rsid w:val="00567EE5"/>
    <w:rsid w:val="00570229"/>
    <w:rsid w:val="005708E1"/>
    <w:rsid w:val="00570BF4"/>
    <w:rsid w:val="00570E88"/>
    <w:rsid w:val="005715A1"/>
    <w:rsid w:val="00571947"/>
    <w:rsid w:val="00572030"/>
    <w:rsid w:val="005720A7"/>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47"/>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574"/>
    <w:rsid w:val="00590606"/>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6FCA"/>
    <w:rsid w:val="0059733C"/>
    <w:rsid w:val="005973BA"/>
    <w:rsid w:val="005974D3"/>
    <w:rsid w:val="00597A65"/>
    <w:rsid w:val="00597EBA"/>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9A3"/>
    <w:rsid w:val="005A3AA4"/>
    <w:rsid w:val="005A3C27"/>
    <w:rsid w:val="005A3FB6"/>
    <w:rsid w:val="005A43B2"/>
    <w:rsid w:val="005A443E"/>
    <w:rsid w:val="005A453F"/>
    <w:rsid w:val="005A466E"/>
    <w:rsid w:val="005A4709"/>
    <w:rsid w:val="005A48E1"/>
    <w:rsid w:val="005A49C5"/>
    <w:rsid w:val="005A4BAC"/>
    <w:rsid w:val="005A4E69"/>
    <w:rsid w:val="005A5976"/>
    <w:rsid w:val="005A59F7"/>
    <w:rsid w:val="005A6021"/>
    <w:rsid w:val="005A6504"/>
    <w:rsid w:val="005A671A"/>
    <w:rsid w:val="005A6DFE"/>
    <w:rsid w:val="005A753F"/>
    <w:rsid w:val="005A763A"/>
    <w:rsid w:val="005A7850"/>
    <w:rsid w:val="005A794E"/>
    <w:rsid w:val="005A7BFD"/>
    <w:rsid w:val="005A7D77"/>
    <w:rsid w:val="005B0027"/>
    <w:rsid w:val="005B01AF"/>
    <w:rsid w:val="005B03E4"/>
    <w:rsid w:val="005B08F1"/>
    <w:rsid w:val="005B0E4D"/>
    <w:rsid w:val="005B0F20"/>
    <w:rsid w:val="005B0F5D"/>
    <w:rsid w:val="005B147A"/>
    <w:rsid w:val="005B172D"/>
    <w:rsid w:val="005B18A6"/>
    <w:rsid w:val="005B199F"/>
    <w:rsid w:val="005B1D9D"/>
    <w:rsid w:val="005B1ECE"/>
    <w:rsid w:val="005B1EDD"/>
    <w:rsid w:val="005B21D1"/>
    <w:rsid w:val="005B2EFE"/>
    <w:rsid w:val="005B30D7"/>
    <w:rsid w:val="005B3112"/>
    <w:rsid w:val="005B3564"/>
    <w:rsid w:val="005B3908"/>
    <w:rsid w:val="005B3AD3"/>
    <w:rsid w:val="005B3E8B"/>
    <w:rsid w:val="005B4155"/>
    <w:rsid w:val="005B425B"/>
    <w:rsid w:val="005B4355"/>
    <w:rsid w:val="005B43F4"/>
    <w:rsid w:val="005B449B"/>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9D0"/>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AF4"/>
    <w:rsid w:val="005D4B38"/>
    <w:rsid w:val="005D4F15"/>
    <w:rsid w:val="005D53B9"/>
    <w:rsid w:val="005D5548"/>
    <w:rsid w:val="005D575A"/>
    <w:rsid w:val="005D58F3"/>
    <w:rsid w:val="005D5912"/>
    <w:rsid w:val="005D5931"/>
    <w:rsid w:val="005D5CAC"/>
    <w:rsid w:val="005D5CC1"/>
    <w:rsid w:val="005D6219"/>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7F5"/>
    <w:rsid w:val="005E2FFF"/>
    <w:rsid w:val="005E3189"/>
    <w:rsid w:val="005E3357"/>
    <w:rsid w:val="005E35B3"/>
    <w:rsid w:val="005E37A1"/>
    <w:rsid w:val="005E3AF4"/>
    <w:rsid w:val="005E3C92"/>
    <w:rsid w:val="005E3CB5"/>
    <w:rsid w:val="005E41A0"/>
    <w:rsid w:val="005E4231"/>
    <w:rsid w:val="005E4853"/>
    <w:rsid w:val="005E495D"/>
    <w:rsid w:val="005E5005"/>
    <w:rsid w:val="005E57A0"/>
    <w:rsid w:val="005E5839"/>
    <w:rsid w:val="005E583A"/>
    <w:rsid w:val="005E5B0D"/>
    <w:rsid w:val="005E5B60"/>
    <w:rsid w:val="005E5B82"/>
    <w:rsid w:val="005E5FC1"/>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D36"/>
    <w:rsid w:val="005F3272"/>
    <w:rsid w:val="005F37FE"/>
    <w:rsid w:val="005F3A2B"/>
    <w:rsid w:val="005F3EB0"/>
    <w:rsid w:val="005F4209"/>
    <w:rsid w:val="005F42D7"/>
    <w:rsid w:val="005F43E6"/>
    <w:rsid w:val="005F448A"/>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6F48"/>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6B26"/>
    <w:rsid w:val="006070D2"/>
    <w:rsid w:val="006076CD"/>
    <w:rsid w:val="00607751"/>
    <w:rsid w:val="00607C92"/>
    <w:rsid w:val="00607DF0"/>
    <w:rsid w:val="006104A4"/>
    <w:rsid w:val="00610785"/>
    <w:rsid w:val="00610790"/>
    <w:rsid w:val="006107AE"/>
    <w:rsid w:val="00610832"/>
    <w:rsid w:val="0061096B"/>
    <w:rsid w:val="006109F2"/>
    <w:rsid w:val="00610C9B"/>
    <w:rsid w:val="00611287"/>
    <w:rsid w:val="006112BA"/>
    <w:rsid w:val="00611312"/>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412"/>
    <w:rsid w:val="00615803"/>
    <w:rsid w:val="00615872"/>
    <w:rsid w:val="00615A30"/>
    <w:rsid w:val="00615ABC"/>
    <w:rsid w:val="00615B02"/>
    <w:rsid w:val="00615C0E"/>
    <w:rsid w:val="00616402"/>
    <w:rsid w:val="0061643F"/>
    <w:rsid w:val="0061646F"/>
    <w:rsid w:val="00616C3F"/>
    <w:rsid w:val="00616FC4"/>
    <w:rsid w:val="00617258"/>
    <w:rsid w:val="00617540"/>
    <w:rsid w:val="00617662"/>
    <w:rsid w:val="00617D2B"/>
    <w:rsid w:val="00620044"/>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5DA"/>
    <w:rsid w:val="006247A0"/>
    <w:rsid w:val="00624873"/>
    <w:rsid w:val="00624B7F"/>
    <w:rsid w:val="00624BBA"/>
    <w:rsid w:val="00624EB5"/>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E6"/>
    <w:rsid w:val="00632E45"/>
    <w:rsid w:val="00632E71"/>
    <w:rsid w:val="0063312D"/>
    <w:rsid w:val="0063344B"/>
    <w:rsid w:val="0063350B"/>
    <w:rsid w:val="006337A0"/>
    <w:rsid w:val="006337C3"/>
    <w:rsid w:val="00633B88"/>
    <w:rsid w:val="00633D6F"/>
    <w:rsid w:val="006340A1"/>
    <w:rsid w:val="006344D5"/>
    <w:rsid w:val="0063484B"/>
    <w:rsid w:val="00634928"/>
    <w:rsid w:val="00634A67"/>
    <w:rsid w:val="00634FC8"/>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5E2"/>
    <w:rsid w:val="006416B5"/>
    <w:rsid w:val="006417A6"/>
    <w:rsid w:val="00641B9D"/>
    <w:rsid w:val="00641C9C"/>
    <w:rsid w:val="00641EB3"/>
    <w:rsid w:val="0064206B"/>
    <w:rsid w:val="00642320"/>
    <w:rsid w:val="006423A1"/>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89A"/>
    <w:rsid w:val="00652DAE"/>
    <w:rsid w:val="00652E5F"/>
    <w:rsid w:val="006531DA"/>
    <w:rsid w:val="0065336C"/>
    <w:rsid w:val="00653694"/>
    <w:rsid w:val="00653754"/>
    <w:rsid w:val="00653846"/>
    <w:rsid w:val="00653862"/>
    <w:rsid w:val="006538D0"/>
    <w:rsid w:val="006544E2"/>
    <w:rsid w:val="006545D7"/>
    <w:rsid w:val="00654676"/>
    <w:rsid w:val="00654F10"/>
    <w:rsid w:val="006550C2"/>
    <w:rsid w:val="00655670"/>
    <w:rsid w:val="00655C34"/>
    <w:rsid w:val="00655C80"/>
    <w:rsid w:val="00655EDE"/>
    <w:rsid w:val="00655EE4"/>
    <w:rsid w:val="006563A4"/>
    <w:rsid w:val="006563E8"/>
    <w:rsid w:val="006565EA"/>
    <w:rsid w:val="00656B8D"/>
    <w:rsid w:val="00656F66"/>
    <w:rsid w:val="0065732E"/>
    <w:rsid w:val="00657635"/>
    <w:rsid w:val="00657637"/>
    <w:rsid w:val="006600B7"/>
    <w:rsid w:val="0066035F"/>
    <w:rsid w:val="00660B02"/>
    <w:rsid w:val="00660ED4"/>
    <w:rsid w:val="0066106B"/>
    <w:rsid w:val="00661582"/>
    <w:rsid w:val="0066185A"/>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A91"/>
    <w:rsid w:val="00665BFD"/>
    <w:rsid w:val="0066620F"/>
    <w:rsid w:val="006662EF"/>
    <w:rsid w:val="006668C3"/>
    <w:rsid w:val="00666B47"/>
    <w:rsid w:val="006673B5"/>
    <w:rsid w:val="0066753D"/>
    <w:rsid w:val="00667793"/>
    <w:rsid w:val="00667D9A"/>
    <w:rsid w:val="00667FB6"/>
    <w:rsid w:val="00670017"/>
    <w:rsid w:val="006701D6"/>
    <w:rsid w:val="006701DE"/>
    <w:rsid w:val="00670289"/>
    <w:rsid w:val="006703AB"/>
    <w:rsid w:val="00670408"/>
    <w:rsid w:val="006707F6"/>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CED"/>
    <w:rsid w:val="00676D85"/>
    <w:rsid w:val="00676DEE"/>
    <w:rsid w:val="00676F61"/>
    <w:rsid w:val="00677167"/>
    <w:rsid w:val="006772C9"/>
    <w:rsid w:val="006775D3"/>
    <w:rsid w:val="00677806"/>
    <w:rsid w:val="00677913"/>
    <w:rsid w:val="00677F0B"/>
    <w:rsid w:val="0068015D"/>
    <w:rsid w:val="00680320"/>
    <w:rsid w:val="0068054E"/>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D"/>
    <w:rsid w:val="00697AA2"/>
    <w:rsid w:val="00697C86"/>
    <w:rsid w:val="006A012B"/>
    <w:rsid w:val="006A0204"/>
    <w:rsid w:val="006A045A"/>
    <w:rsid w:val="006A09C6"/>
    <w:rsid w:val="006A1015"/>
    <w:rsid w:val="006A1198"/>
    <w:rsid w:val="006A151D"/>
    <w:rsid w:val="006A1CE7"/>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20A2"/>
    <w:rsid w:val="006B20E1"/>
    <w:rsid w:val="006B278E"/>
    <w:rsid w:val="006B2DF2"/>
    <w:rsid w:val="006B33CA"/>
    <w:rsid w:val="006B3674"/>
    <w:rsid w:val="006B3777"/>
    <w:rsid w:val="006B37FD"/>
    <w:rsid w:val="006B3F8E"/>
    <w:rsid w:val="006B440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1F8"/>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DBF"/>
    <w:rsid w:val="006D2FE9"/>
    <w:rsid w:val="006D31F2"/>
    <w:rsid w:val="006D33A7"/>
    <w:rsid w:val="006D37FA"/>
    <w:rsid w:val="006D3AE2"/>
    <w:rsid w:val="006D3ECC"/>
    <w:rsid w:val="006D431B"/>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85A"/>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3C"/>
    <w:rsid w:val="006F046F"/>
    <w:rsid w:val="006F04EC"/>
    <w:rsid w:val="006F07DA"/>
    <w:rsid w:val="006F1168"/>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7B7"/>
    <w:rsid w:val="007049DB"/>
    <w:rsid w:val="007049ED"/>
    <w:rsid w:val="00704A40"/>
    <w:rsid w:val="007050F1"/>
    <w:rsid w:val="00705379"/>
    <w:rsid w:val="00705B3A"/>
    <w:rsid w:val="00705B63"/>
    <w:rsid w:val="00705E25"/>
    <w:rsid w:val="00706A6C"/>
    <w:rsid w:val="00706AA7"/>
    <w:rsid w:val="00706B7D"/>
    <w:rsid w:val="00707026"/>
    <w:rsid w:val="007070AD"/>
    <w:rsid w:val="007070D8"/>
    <w:rsid w:val="0070721E"/>
    <w:rsid w:val="007075AC"/>
    <w:rsid w:val="0070787E"/>
    <w:rsid w:val="00707B6E"/>
    <w:rsid w:val="00707C3D"/>
    <w:rsid w:val="00707E29"/>
    <w:rsid w:val="00710D65"/>
    <w:rsid w:val="00710FBC"/>
    <w:rsid w:val="007110D0"/>
    <w:rsid w:val="0071117E"/>
    <w:rsid w:val="007111BA"/>
    <w:rsid w:val="0071165D"/>
    <w:rsid w:val="00711C4B"/>
    <w:rsid w:val="00711F2F"/>
    <w:rsid w:val="00712123"/>
    <w:rsid w:val="0071258A"/>
    <w:rsid w:val="007128B4"/>
    <w:rsid w:val="00712F3F"/>
    <w:rsid w:val="00713221"/>
    <w:rsid w:val="00713593"/>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301E1"/>
    <w:rsid w:val="007302BC"/>
    <w:rsid w:val="007302EB"/>
    <w:rsid w:val="00730388"/>
    <w:rsid w:val="00730906"/>
    <w:rsid w:val="00730957"/>
    <w:rsid w:val="00730A22"/>
    <w:rsid w:val="00730A58"/>
    <w:rsid w:val="00730B41"/>
    <w:rsid w:val="00730E2C"/>
    <w:rsid w:val="00730FC8"/>
    <w:rsid w:val="007310BF"/>
    <w:rsid w:val="00731753"/>
    <w:rsid w:val="00731A70"/>
    <w:rsid w:val="00731DCE"/>
    <w:rsid w:val="00731F8B"/>
    <w:rsid w:val="00732035"/>
    <w:rsid w:val="00732347"/>
    <w:rsid w:val="00732882"/>
    <w:rsid w:val="0073296E"/>
    <w:rsid w:val="00732C40"/>
    <w:rsid w:val="0073308C"/>
    <w:rsid w:val="00733834"/>
    <w:rsid w:val="00733BEB"/>
    <w:rsid w:val="0073406E"/>
    <w:rsid w:val="00734091"/>
    <w:rsid w:val="0073429F"/>
    <w:rsid w:val="00734682"/>
    <w:rsid w:val="0073484F"/>
    <w:rsid w:val="00734943"/>
    <w:rsid w:val="00734DA3"/>
    <w:rsid w:val="00734F2D"/>
    <w:rsid w:val="0073505C"/>
    <w:rsid w:val="0073530B"/>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2F9"/>
    <w:rsid w:val="007458F6"/>
    <w:rsid w:val="00745D28"/>
    <w:rsid w:val="00746471"/>
    <w:rsid w:val="00746841"/>
    <w:rsid w:val="00746BE2"/>
    <w:rsid w:val="00746E7B"/>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7ED"/>
    <w:rsid w:val="00754E41"/>
    <w:rsid w:val="007552BC"/>
    <w:rsid w:val="00755313"/>
    <w:rsid w:val="007553A5"/>
    <w:rsid w:val="007555D1"/>
    <w:rsid w:val="00755839"/>
    <w:rsid w:val="00755A1C"/>
    <w:rsid w:val="00755FEE"/>
    <w:rsid w:val="0075664F"/>
    <w:rsid w:val="007566D0"/>
    <w:rsid w:val="00756D7E"/>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2F7F"/>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7DD"/>
    <w:rsid w:val="00772E38"/>
    <w:rsid w:val="007734EB"/>
    <w:rsid w:val="007737F9"/>
    <w:rsid w:val="00773CA5"/>
    <w:rsid w:val="00773E3D"/>
    <w:rsid w:val="00774187"/>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1097"/>
    <w:rsid w:val="007911A9"/>
    <w:rsid w:val="007913FE"/>
    <w:rsid w:val="00791728"/>
    <w:rsid w:val="007919B3"/>
    <w:rsid w:val="00791AD3"/>
    <w:rsid w:val="00791C13"/>
    <w:rsid w:val="00792828"/>
    <w:rsid w:val="00792833"/>
    <w:rsid w:val="0079290C"/>
    <w:rsid w:val="00792A15"/>
    <w:rsid w:val="00792AEC"/>
    <w:rsid w:val="007938D4"/>
    <w:rsid w:val="00793949"/>
    <w:rsid w:val="00793C14"/>
    <w:rsid w:val="0079400F"/>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0"/>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F29"/>
    <w:rsid w:val="007C54C8"/>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E54"/>
    <w:rsid w:val="007D3314"/>
    <w:rsid w:val="007D3546"/>
    <w:rsid w:val="007D3664"/>
    <w:rsid w:val="007D3E0B"/>
    <w:rsid w:val="007D3F4B"/>
    <w:rsid w:val="007D3FA6"/>
    <w:rsid w:val="007D4502"/>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25D"/>
    <w:rsid w:val="007E3359"/>
    <w:rsid w:val="007E3493"/>
    <w:rsid w:val="007E38B1"/>
    <w:rsid w:val="007E39F8"/>
    <w:rsid w:val="007E3DC7"/>
    <w:rsid w:val="007E4165"/>
    <w:rsid w:val="007E424E"/>
    <w:rsid w:val="007E434A"/>
    <w:rsid w:val="007E4BFA"/>
    <w:rsid w:val="007E4FE3"/>
    <w:rsid w:val="007E56B3"/>
    <w:rsid w:val="007E5A39"/>
    <w:rsid w:val="007E5A85"/>
    <w:rsid w:val="007E5AD9"/>
    <w:rsid w:val="007E5D2B"/>
    <w:rsid w:val="007E6463"/>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6E9"/>
    <w:rsid w:val="00800A55"/>
    <w:rsid w:val="00800B4B"/>
    <w:rsid w:val="00800D75"/>
    <w:rsid w:val="00800EC5"/>
    <w:rsid w:val="0080199F"/>
    <w:rsid w:val="00801AC6"/>
    <w:rsid w:val="00801C78"/>
    <w:rsid w:val="00801CCD"/>
    <w:rsid w:val="00801DBF"/>
    <w:rsid w:val="00801F2E"/>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4A0C"/>
    <w:rsid w:val="00804E7E"/>
    <w:rsid w:val="008050B2"/>
    <w:rsid w:val="00805885"/>
    <w:rsid w:val="00805A4F"/>
    <w:rsid w:val="00805CD8"/>
    <w:rsid w:val="00805D1E"/>
    <w:rsid w:val="00806572"/>
    <w:rsid w:val="008065B9"/>
    <w:rsid w:val="00806930"/>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2DF"/>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10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945"/>
    <w:rsid w:val="008369E0"/>
    <w:rsid w:val="00836D78"/>
    <w:rsid w:val="00837095"/>
    <w:rsid w:val="0083711B"/>
    <w:rsid w:val="00837205"/>
    <w:rsid w:val="00837716"/>
    <w:rsid w:val="00837791"/>
    <w:rsid w:val="008377B4"/>
    <w:rsid w:val="00837DA8"/>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44D"/>
    <w:rsid w:val="00844C0B"/>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18"/>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6AC"/>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FDC"/>
    <w:rsid w:val="00877205"/>
    <w:rsid w:val="008774E9"/>
    <w:rsid w:val="00877861"/>
    <w:rsid w:val="00877BC6"/>
    <w:rsid w:val="00877C43"/>
    <w:rsid w:val="00877FE0"/>
    <w:rsid w:val="0088048E"/>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E6F"/>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5EB4"/>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A12"/>
    <w:rsid w:val="008B6A3A"/>
    <w:rsid w:val="008B6BEE"/>
    <w:rsid w:val="008B6C25"/>
    <w:rsid w:val="008B7042"/>
    <w:rsid w:val="008B7370"/>
    <w:rsid w:val="008B73D5"/>
    <w:rsid w:val="008B7646"/>
    <w:rsid w:val="008B76F3"/>
    <w:rsid w:val="008B778A"/>
    <w:rsid w:val="008B798D"/>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B03"/>
    <w:rsid w:val="008E1C5E"/>
    <w:rsid w:val="008E2037"/>
    <w:rsid w:val="008E2391"/>
    <w:rsid w:val="008E242D"/>
    <w:rsid w:val="008E2E90"/>
    <w:rsid w:val="008E34AA"/>
    <w:rsid w:val="008E34DE"/>
    <w:rsid w:val="008E37F3"/>
    <w:rsid w:val="008E390C"/>
    <w:rsid w:val="008E3B09"/>
    <w:rsid w:val="008E3C0A"/>
    <w:rsid w:val="008E3C0D"/>
    <w:rsid w:val="008E3EBC"/>
    <w:rsid w:val="008E3F58"/>
    <w:rsid w:val="008E45F8"/>
    <w:rsid w:val="008E4734"/>
    <w:rsid w:val="008E497A"/>
    <w:rsid w:val="008E49F1"/>
    <w:rsid w:val="008E4B16"/>
    <w:rsid w:val="008E4ECC"/>
    <w:rsid w:val="008E53F3"/>
    <w:rsid w:val="008E5779"/>
    <w:rsid w:val="008E57EC"/>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697"/>
    <w:rsid w:val="008F3876"/>
    <w:rsid w:val="008F4AB6"/>
    <w:rsid w:val="008F4D20"/>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DF9"/>
    <w:rsid w:val="008F7F19"/>
    <w:rsid w:val="0090023A"/>
    <w:rsid w:val="00900397"/>
    <w:rsid w:val="009004EA"/>
    <w:rsid w:val="009007FF"/>
    <w:rsid w:val="00900B60"/>
    <w:rsid w:val="00900C5C"/>
    <w:rsid w:val="00900DAF"/>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A13"/>
    <w:rsid w:val="00911A84"/>
    <w:rsid w:val="00911B28"/>
    <w:rsid w:val="00911DEA"/>
    <w:rsid w:val="0091243E"/>
    <w:rsid w:val="009127CF"/>
    <w:rsid w:val="009127D0"/>
    <w:rsid w:val="0091288A"/>
    <w:rsid w:val="00912BE4"/>
    <w:rsid w:val="00913325"/>
    <w:rsid w:val="00913392"/>
    <w:rsid w:val="0091396D"/>
    <w:rsid w:val="00913AD4"/>
    <w:rsid w:val="0091463E"/>
    <w:rsid w:val="0091477C"/>
    <w:rsid w:val="009149BF"/>
    <w:rsid w:val="00914BFF"/>
    <w:rsid w:val="00914CC6"/>
    <w:rsid w:val="00915023"/>
    <w:rsid w:val="0091514F"/>
    <w:rsid w:val="00915A5A"/>
    <w:rsid w:val="009165EF"/>
    <w:rsid w:val="00916602"/>
    <w:rsid w:val="00916887"/>
    <w:rsid w:val="00916E5B"/>
    <w:rsid w:val="009171E8"/>
    <w:rsid w:val="00917489"/>
    <w:rsid w:val="00917502"/>
    <w:rsid w:val="009175AB"/>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606"/>
    <w:rsid w:val="00922669"/>
    <w:rsid w:val="00922736"/>
    <w:rsid w:val="0092298B"/>
    <w:rsid w:val="00922B26"/>
    <w:rsid w:val="00922B7F"/>
    <w:rsid w:val="00922BF2"/>
    <w:rsid w:val="00922CCD"/>
    <w:rsid w:val="0092342C"/>
    <w:rsid w:val="00923440"/>
    <w:rsid w:val="009237B6"/>
    <w:rsid w:val="00923838"/>
    <w:rsid w:val="0092396B"/>
    <w:rsid w:val="00923C06"/>
    <w:rsid w:val="00923C19"/>
    <w:rsid w:val="00923EBB"/>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0C5D"/>
    <w:rsid w:val="00931173"/>
    <w:rsid w:val="009316AA"/>
    <w:rsid w:val="009316F4"/>
    <w:rsid w:val="00931EEA"/>
    <w:rsid w:val="009320F1"/>
    <w:rsid w:val="0093217A"/>
    <w:rsid w:val="00932810"/>
    <w:rsid w:val="00932BC5"/>
    <w:rsid w:val="00932C21"/>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35D"/>
    <w:rsid w:val="00937460"/>
    <w:rsid w:val="0093776A"/>
    <w:rsid w:val="0093780F"/>
    <w:rsid w:val="0093786D"/>
    <w:rsid w:val="009379F8"/>
    <w:rsid w:val="00937EDC"/>
    <w:rsid w:val="00940024"/>
    <w:rsid w:val="00940449"/>
    <w:rsid w:val="009404CC"/>
    <w:rsid w:val="0094067C"/>
    <w:rsid w:val="00940755"/>
    <w:rsid w:val="0094084E"/>
    <w:rsid w:val="00940851"/>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816"/>
    <w:rsid w:val="009429B1"/>
    <w:rsid w:val="00942BBB"/>
    <w:rsid w:val="00942BFE"/>
    <w:rsid w:val="00942D37"/>
    <w:rsid w:val="00942D97"/>
    <w:rsid w:val="00942FCF"/>
    <w:rsid w:val="00943A8A"/>
    <w:rsid w:val="00943EDD"/>
    <w:rsid w:val="00943EE5"/>
    <w:rsid w:val="009442B7"/>
    <w:rsid w:val="00944712"/>
    <w:rsid w:val="00944D33"/>
    <w:rsid w:val="00945110"/>
    <w:rsid w:val="00945345"/>
    <w:rsid w:val="0094571E"/>
    <w:rsid w:val="00945AAD"/>
    <w:rsid w:val="00945AF6"/>
    <w:rsid w:val="00945B18"/>
    <w:rsid w:val="00945C63"/>
    <w:rsid w:val="009460D2"/>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C3F"/>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508E"/>
    <w:rsid w:val="009550E1"/>
    <w:rsid w:val="00955527"/>
    <w:rsid w:val="00955C2A"/>
    <w:rsid w:val="009562FF"/>
    <w:rsid w:val="00956385"/>
    <w:rsid w:val="00956BB9"/>
    <w:rsid w:val="00956F1A"/>
    <w:rsid w:val="009570B4"/>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F80"/>
    <w:rsid w:val="00964179"/>
    <w:rsid w:val="009643D0"/>
    <w:rsid w:val="0096466B"/>
    <w:rsid w:val="00964759"/>
    <w:rsid w:val="00964959"/>
    <w:rsid w:val="00964CA5"/>
    <w:rsid w:val="00964E3B"/>
    <w:rsid w:val="0096529C"/>
    <w:rsid w:val="009653E0"/>
    <w:rsid w:val="009655DA"/>
    <w:rsid w:val="009657F4"/>
    <w:rsid w:val="00965C60"/>
    <w:rsid w:val="00965F44"/>
    <w:rsid w:val="00966994"/>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11D0"/>
    <w:rsid w:val="00971307"/>
    <w:rsid w:val="00971419"/>
    <w:rsid w:val="009714B2"/>
    <w:rsid w:val="00971504"/>
    <w:rsid w:val="00971C2C"/>
    <w:rsid w:val="00971D0E"/>
    <w:rsid w:val="009720E8"/>
    <w:rsid w:val="009722EB"/>
    <w:rsid w:val="0097265E"/>
    <w:rsid w:val="0097296E"/>
    <w:rsid w:val="00972C5F"/>
    <w:rsid w:val="00973051"/>
    <w:rsid w:val="0097322A"/>
    <w:rsid w:val="009735E8"/>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77E16"/>
    <w:rsid w:val="0098008C"/>
    <w:rsid w:val="00980187"/>
    <w:rsid w:val="00980570"/>
    <w:rsid w:val="009807F2"/>
    <w:rsid w:val="00980955"/>
    <w:rsid w:val="00980C59"/>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DA5"/>
    <w:rsid w:val="00995573"/>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439"/>
    <w:rsid w:val="009B266A"/>
    <w:rsid w:val="009B26B3"/>
    <w:rsid w:val="009B2722"/>
    <w:rsid w:val="009B2856"/>
    <w:rsid w:val="009B2863"/>
    <w:rsid w:val="009B2B0B"/>
    <w:rsid w:val="009B2D0D"/>
    <w:rsid w:val="009B2DB8"/>
    <w:rsid w:val="009B3890"/>
    <w:rsid w:val="009B39BC"/>
    <w:rsid w:val="009B3AB0"/>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2A9"/>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70D"/>
    <w:rsid w:val="009D783C"/>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5ED2"/>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B38"/>
    <w:rsid w:val="009F5C14"/>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E8"/>
    <w:rsid w:val="00A02574"/>
    <w:rsid w:val="00A02911"/>
    <w:rsid w:val="00A02BEE"/>
    <w:rsid w:val="00A02D8B"/>
    <w:rsid w:val="00A02DE5"/>
    <w:rsid w:val="00A02F45"/>
    <w:rsid w:val="00A03D5E"/>
    <w:rsid w:val="00A03EF0"/>
    <w:rsid w:val="00A03F61"/>
    <w:rsid w:val="00A041B3"/>
    <w:rsid w:val="00A04269"/>
    <w:rsid w:val="00A042F8"/>
    <w:rsid w:val="00A045BF"/>
    <w:rsid w:val="00A046B5"/>
    <w:rsid w:val="00A04741"/>
    <w:rsid w:val="00A048ED"/>
    <w:rsid w:val="00A0513A"/>
    <w:rsid w:val="00A053AA"/>
    <w:rsid w:val="00A054BA"/>
    <w:rsid w:val="00A05586"/>
    <w:rsid w:val="00A05EAE"/>
    <w:rsid w:val="00A06745"/>
    <w:rsid w:val="00A067F4"/>
    <w:rsid w:val="00A068A8"/>
    <w:rsid w:val="00A06B76"/>
    <w:rsid w:val="00A06C23"/>
    <w:rsid w:val="00A06E0C"/>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1B"/>
    <w:rsid w:val="00A32F7F"/>
    <w:rsid w:val="00A33045"/>
    <w:rsid w:val="00A33795"/>
    <w:rsid w:val="00A33DE8"/>
    <w:rsid w:val="00A341A9"/>
    <w:rsid w:val="00A342FA"/>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0E2"/>
    <w:rsid w:val="00A401A4"/>
    <w:rsid w:val="00A403EB"/>
    <w:rsid w:val="00A40607"/>
    <w:rsid w:val="00A408BE"/>
    <w:rsid w:val="00A40AD0"/>
    <w:rsid w:val="00A40C6A"/>
    <w:rsid w:val="00A40FAB"/>
    <w:rsid w:val="00A414C1"/>
    <w:rsid w:val="00A41931"/>
    <w:rsid w:val="00A41EC0"/>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FE2"/>
    <w:rsid w:val="00A47469"/>
    <w:rsid w:val="00A47517"/>
    <w:rsid w:val="00A476DE"/>
    <w:rsid w:val="00A4776F"/>
    <w:rsid w:val="00A4796D"/>
    <w:rsid w:val="00A479A8"/>
    <w:rsid w:val="00A47C38"/>
    <w:rsid w:val="00A47E89"/>
    <w:rsid w:val="00A50284"/>
    <w:rsid w:val="00A506CB"/>
    <w:rsid w:val="00A50A79"/>
    <w:rsid w:val="00A50AFD"/>
    <w:rsid w:val="00A50C7D"/>
    <w:rsid w:val="00A50E88"/>
    <w:rsid w:val="00A50EE5"/>
    <w:rsid w:val="00A51167"/>
    <w:rsid w:val="00A513E4"/>
    <w:rsid w:val="00A51568"/>
    <w:rsid w:val="00A518A3"/>
    <w:rsid w:val="00A51BB2"/>
    <w:rsid w:val="00A51CD9"/>
    <w:rsid w:val="00A51EF0"/>
    <w:rsid w:val="00A522C9"/>
    <w:rsid w:val="00A522DC"/>
    <w:rsid w:val="00A524BE"/>
    <w:rsid w:val="00A52632"/>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552"/>
    <w:rsid w:val="00A606F0"/>
    <w:rsid w:val="00A60C09"/>
    <w:rsid w:val="00A6166E"/>
    <w:rsid w:val="00A61722"/>
    <w:rsid w:val="00A61836"/>
    <w:rsid w:val="00A61B07"/>
    <w:rsid w:val="00A61C03"/>
    <w:rsid w:val="00A61F3D"/>
    <w:rsid w:val="00A6200E"/>
    <w:rsid w:val="00A6244D"/>
    <w:rsid w:val="00A6250C"/>
    <w:rsid w:val="00A62C83"/>
    <w:rsid w:val="00A62EAA"/>
    <w:rsid w:val="00A633E7"/>
    <w:rsid w:val="00A63918"/>
    <w:rsid w:val="00A63FAD"/>
    <w:rsid w:val="00A64192"/>
    <w:rsid w:val="00A64478"/>
    <w:rsid w:val="00A6466B"/>
    <w:rsid w:val="00A64757"/>
    <w:rsid w:val="00A64D6A"/>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32F"/>
    <w:rsid w:val="00A67456"/>
    <w:rsid w:val="00A674FA"/>
    <w:rsid w:val="00A67568"/>
    <w:rsid w:val="00A679CF"/>
    <w:rsid w:val="00A67BCC"/>
    <w:rsid w:val="00A67BFA"/>
    <w:rsid w:val="00A67C1D"/>
    <w:rsid w:val="00A67C67"/>
    <w:rsid w:val="00A67D88"/>
    <w:rsid w:val="00A70325"/>
    <w:rsid w:val="00A7068E"/>
    <w:rsid w:val="00A70989"/>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4E0C"/>
    <w:rsid w:val="00A752B8"/>
    <w:rsid w:val="00A756E5"/>
    <w:rsid w:val="00A758FE"/>
    <w:rsid w:val="00A75C8E"/>
    <w:rsid w:val="00A76770"/>
    <w:rsid w:val="00A76CEA"/>
    <w:rsid w:val="00A77474"/>
    <w:rsid w:val="00A7792D"/>
    <w:rsid w:val="00A77AAD"/>
    <w:rsid w:val="00A77AD3"/>
    <w:rsid w:val="00A77D27"/>
    <w:rsid w:val="00A77F4D"/>
    <w:rsid w:val="00A77FEC"/>
    <w:rsid w:val="00A800AF"/>
    <w:rsid w:val="00A802BA"/>
    <w:rsid w:val="00A803C0"/>
    <w:rsid w:val="00A806AD"/>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0A6"/>
    <w:rsid w:val="00A83E14"/>
    <w:rsid w:val="00A83F1B"/>
    <w:rsid w:val="00A83FF1"/>
    <w:rsid w:val="00A842C0"/>
    <w:rsid w:val="00A843CF"/>
    <w:rsid w:val="00A84BD8"/>
    <w:rsid w:val="00A8518D"/>
    <w:rsid w:val="00A85208"/>
    <w:rsid w:val="00A85436"/>
    <w:rsid w:val="00A85554"/>
    <w:rsid w:val="00A85A0F"/>
    <w:rsid w:val="00A85B10"/>
    <w:rsid w:val="00A861F9"/>
    <w:rsid w:val="00A86C18"/>
    <w:rsid w:val="00A86C6D"/>
    <w:rsid w:val="00A86CC3"/>
    <w:rsid w:val="00A86DD8"/>
    <w:rsid w:val="00A86DF9"/>
    <w:rsid w:val="00A86F27"/>
    <w:rsid w:val="00A870D4"/>
    <w:rsid w:val="00A8715D"/>
    <w:rsid w:val="00A87222"/>
    <w:rsid w:val="00A8727B"/>
    <w:rsid w:val="00A877FA"/>
    <w:rsid w:val="00A878BB"/>
    <w:rsid w:val="00A87970"/>
    <w:rsid w:val="00A8797D"/>
    <w:rsid w:val="00A879F3"/>
    <w:rsid w:val="00A87DD1"/>
    <w:rsid w:val="00A87E76"/>
    <w:rsid w:val="00A905F0"/>
    <w:rsid w:val="00A907D0"/>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63D"/>
    <w:rsid w:val="00A93A55"/>
    <w:rsid w:val="00A93A6D"/>
    <w:rsid w:val="00A93B28"/>
    <w:rsid w:val="00A93D96"/>
    <w:rsid w:val="00A93DAC"/>
    <w:rsid w:val="00A93F9C"/>
    <w:rsid w:val="00A94E53"/>
    <w:rsid w:val="00A94F5B"/>
    <w:rsid w:val="00A952D6"/>
    <w:rsid w:val="00A955CA"/>
    <w:rsid w:val="00A9573F"/>
    <w:rsid w:val="00A95950"/>
    <w:rsid w:val="00A9599A"/>
    <w:rsid w:val="00A9601C"/>
    <w:rsid w:val="00A960C5"/>
    <w:rsid w:val="00A96144"/>
    <w:rsid w:val="00A96245"/>
    <w:rsid w:val="00A96453"/>
    <w:rsid w:val="00A96499"/>
    <w:rsid w:val="00A96595"/>
    <w:rsid w:val="00A9697A"/>
    <w:rsid w:val="00A96CBD"/>
    <w:rsid w:val="00A96E04"/>
    <w:rsid w:val="00A9711C"/>
    <w:rsid w:val="00A97614"/>
    <w:rsid w:val="00A97780"/>
    <w:rsid w:val="00AA0034"/>
    <w:rsid w:val="00AA1795"/>
    <w:rsid w:val="00AA17F8"/>
    <w:rsid w:val="00AA19B3"/>
    <w:rsid w:val="00AA1F4A"/>
    <w:rsid w:val="00AA2077"/>
    <w:rsid w:val="00AA2247"/>
    <w:rsid w:val="00AA2339"/>
    <w:rsid w:val="00AA24D3"/>
    <w:rsid w:val="00AA2DA5"/>
    <w:rsid w:val="00AA2DCE"/>
    <w:rsid w:val="00AA3272"/>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9A5"/>
    <w:rsid w:val="00AB0116"/>
    <w:rsid w:val="00AB0433"/>
    <w:rsid w:val="00AB0856"/>
    <w:rsid w:val="00AB09BE"/>
    <w:rsid w:val="00AB1056"/>
    <w:rsid w:val="00AB1491"/>
    <w:rsid w:val="00AB17A9"/>
    <w:rsid w:val="00AB1A40"/>
    <w:rsid w:val="00AB1C79"/>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C76"/>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26A"/>
    <w:rsid w:val="00AC265D"/>
    <w:rsid w:val="00AC2792"/>
    <w:rsid w:val="00AC2A6B"/>
    <w:rsid w:val="00AC2B9A"/>
    <w:rsid w:val="00AC2BB8"/>
    <w:rsid w:val="00AC2CA9"/>
    <w:rsid w:val="00AC358E"/>
    <w:rsid w:val="00AC37E2"/>
    <w:rsid w:val="00AC3901"/>
    <w:rsid w:val="00AC3A5A"/>
    <w:rsid w:val="00AC411F"/>
    <w:rsid w:val="00AC4F81"/>
    <w:rsid w:val="00AC501C"/>
    <w:rsid w:val="00AC5420"/>
    <w:rsid w:val="00AC560F"/>
    <w:rsid w:val="00AC58DD"/>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DCD"/>
    <w:rsid w:val="00AD4E3A"/>
    <w:rsid w:val="00AD517C"/>
    <w:rsid w:val="00AD5433"/>
    <w:rsid w:val="00AD5877"/>
    <w:rsid w:val="00AD5CD1"/>
    <w:rsid w:val="00AD5EBB"/>
    <w:rsid w:val="00AD5F9A"/>
    <w:rsid w:val="00AD662B"/>
    <w:rsid w:val="00AD6DA9"/>
    <w:rsid w:val="00AD7237"/>
    <w:rsid w:val="00AD7279"/>
    <w:rsid w:val="00AD74DC"/>
    <w:rsid w:val="00AD74FF"/>
    <w:rsid w:val="00AD769F"/>
    <w:rsid w:val="00AD76B1"/>
    <w:rsid w:val="00AD77F8"/>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F35"/>
    <w:rsid w:val="00B0455B"/>
    <w:rsid w:val="00B0494E"/>
    <w:rsid w:val="00B04ED5"/>
    <w:rsid w:val="00B0503C"/>
    <w:rsid w:val="00B050C8"/>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2C72"/>
    <w:rsid w:val="00B231B3"/>
    <w:rsid w:val="00B23358"/>
    <w:rsid w:val="00B23794"/>
    <w:rsid w:val="00B2392E"/>
    <w:rsid w:val="00B23D2B"/>
    <w:rsid w:val="00B23F53"/>
    <w:rsid w:val="00B24287"/>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7D3"/>
    <w:rsid w:val="00B340C1"/>
    <w:rsid w:val="00B3423D"/>
    <w:rsid w:val="00B34492"/>
    <w:rsid w:val="00B348D9"/>
    <w:rsid w:val="00B34993"/>
    <w:rsid w:val="00B349AC"/>
    <w:rsid w:val="00B34A38"/>
    <w:rsid w:val="00B34B6C"/>
    <w:rsid w:val="00B34E47"/>
    <w:rsid w:val="00B3521A"/>
    <w:rsid w:val="00B35375"/>
    <w:rsid w:val="00B3593A"/>
    <w:rsid w:val="00B35B37"/>
    <w:rsid w:val="00B35BF6"/>
    <w:rsid w:val="00B35E11"/>
    <w:rsid w:val="00B35F0F"/>
    <w:rsid w:val="00B35FDC"/>
    <w:rsid w:val="00B3617D"/>
    <w:rsid w:val="00B3629F"/>
    <w:rsid w:val="00B36359"/>
    <w:rsid w:val="00B363FA"/>
    <w:rsid w:val="00B369E6"/>
    <w:rsid w:val="00B36B2B"/>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31"/>
    <w:rsid w:val="00B44D33"/>
    <w:rsid w:val="00B44E8E"/>
    <w:rsid w:val="00B44F23"/>
    <w:rsid w:val="00B45296"/>
    <w:rsid w:val="00B45338"/>
    <w:rsid w:val="00B45507"/>
    <w:rsid w:val="00B459FD"/>
    <w:rsid w:val="00B45A06"/>
    <w:rsid w:val="00B45CFA"/>
    <w:rsid w:val="00B460A8"/>
    <w:rsid w:val="00B461C4"/>
    <w:rsid w:val="00B46BD5"/>
    <w:rsid w:val="00B470DA"/>
    <w:rsid w:val="00B470F9"/>
    <w:rsid w:val="00B4715E"/>
    <w:rsid w:val="00B47316"/>
    <w:rsid w:val="00B474F7"/>
    <w:rsid w:val="00B4754C"/>
    <w:rsid w:val="00B475C5"/>
    <w:rsid w:val="00B47AA0"/>
    <w:rsid w:val="00B50048"/>
    <w:rsid w:val="00B50227"/>
    <w:rsid w:val="00B50434"/>
    <w:rsid w:val="00B50CCC"/>
    <w:rsid w:val="00B51952"/>
    <w:rsid w:val="00B51AAA"/>
    <w:rsid w:val="00B51B06"/>
    <w:rsid w:val="00B51D96"/>
    <w:rsid w:val="00B51DA3"/>
    <w:rsid w:val="00B525F4"/>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76F"/>
    <w:rsid w:val="00B7583A"/>
    <w:rsid w:val="00B758C7"/>
    <w:rsid w:val="00B75ACA"/>
    <w:rsid w:val="00B75B61"/>
    <w:rsid w:val="00B75C17"/>
    <w:rsid w:val="00B75F88"/>
    <w:rsid w:val="00B769AB"/>
    <w:rsid w:val="00B76A13"/>
    <w:rsid w:val="00B76BE0"/>
    <w:rsid w:val="00B76EB7"/>
    <w:rsid w:val="00B76FB1"/>
    <w:rsid w:val="00B774DA"/>
    <w:rsid w:val="00B77776"/>
    <w:rsid w:val="00B77D5A"/>
    <w:rsid w:val="00B77DD4"/>
    <w:rsid w:val="00B803E0"/>
    <w:rsid w:val="00B8078A"/>
    <w:rsid w:val="00B80B22"/>
    <w:rsid w:val="00B80CFC"/>
    <w:rsid w:val="00B80E54"/>
    <w:rsid w:val="00B80F8B"/>
    <w:rsid w:val="00B810B7"/>
    <w:rsid w:val="00B81169"/>
    <w:rsid w:val="00B812E4"/>
    <w:rsid w:val="00B8152F"/>
    <w:rsid w:val="00B81933"/>
    <w:rsid w:val="00B8199A"/>
    <w:rsid w:val="00B81A45"/>
    <w:rsid w:val="00B81A56"/>
    <w:rsid w:val="00B8269C"/>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9B1"/>
    <w:rsid w:val="00BA1A80"/>
    <w:rsid w:val="00BA2019"/>
    <w:rsid w:val="00BA21C6"/>
    <w:rsid w:val="00BA23E9"/>
    <w:rsid w:val="00BA246D"/>
    <w:rsid w:val="00BA250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409F"/>
    <w:rsid w:val="00BC444A"/>
    <w:rsid w:val="00BC4769"/>
    <w:rsid w:val="00BC5148"/>
    <w:rsid w:val="00BC547C"/>
    <w:rsid w:val="00BC590F"/>
    <w:rsid w:val="00BC591A"/>
    <w:rsid w:val="00BC5B9E"/>
    <w:rsid w:val="00BC5CB1"/>
    <w:rsid w:val="00BC65F3"/>
    <w:rsid w:val="00BC6C2C"/>
    <w:rsid w:val="00BC73AB"/>
    <w:rsid w:val="00BC7489"/>
    <w:rsid w:val="00BC773C"/>
    <w:rsid w:val="00BC7763"/>
    <w:rsid w:val="00BC7DC2"/>
    <w:rsid w:val="00BD0664"/>
    <w:rsid w:val="00BD0781"/>
    <w:rsid w:val="00BD0A2C"/>
    <w:rsid w:val="00BD0BFE"/>
    <w:rsid w:val="00BD11AA"/>
    <w:rsid w:val="00BD12F5"/>
    <w:rsid w:val="00BD1A3E"/>
    <w:rsid w:val="00BD1CF2"/>
    <w:rsid w:val="00BD230C"/>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2043"/>
    <w:rsid w:val="00BE2060"/>
    <w:rsid w:val="00BE21A5"/>
    <w:rsid w:val="00BE3042"/>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F0013"/>
    <w:rsid w:val="00BF0258"/>
    <w:rsid w:val="00BF0490"/>
    <w:rsid w:val="00BF04DB"/>
    <w:rsid w:val="00BF06EF"/>
    <w:rsid w:val="00BF08CD"/>
    <w:rsid w:val="00BF0949"/>
    <w:rsid w:val="00BF0EAA"/>
    <w:rsid w:val="00BF1715"/>
    <w:rsid w:val="00BF249E"/>
    <w:rsid w:val="00BF2A92"/>
    <w:rsid w:val="00BF2B45"/>
    <w:rsid w:val="00BF2DA2"/>
    <w:rsid w:val="00BF2F15"/>
    <w:rsid w:val="00BF2F44"/>
    <w:rsid w:val="00BF3304"/>
    <w:rsid w:val="00BF344B"/>
    <w:rsid w:val="00BF3A6E"/>
    <w:rsid w:val="00BF3AF4"/>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73D"/>
    <w:rsid w:val="00C01CE9"/>
    <w:rsid w:val="00C01ED4"/>
    <w:rsid w:val="00C020D0"/>
    <w:rsid w:val="00C0245E"/>
    <w:rsid w:val="00C02689"/>
    <w:rsid w:val="00C02B8E"/>
    <w:rsid w:val="00C02DE4"/>
    <w:rsid w:val="00C033D1"/>
    <w:rsid w:val="00C033FE"/>
    <w:rsid w:val="00C0354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2DAA"/>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152"/>
    <w:rsid w:val="00C4132F"/>
    <w:rsid w:val="00C4173E"/>
    <w:rsid w:val="00C41B66"/>
    <w:rsid w:val="00C42189"/>
    <w:rsid w:val="00C425DF"/>
    <w:rsid w:val="00C429E2"/>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600D"/>
    <w:rsid w:val="00C463C9"/>
    <w:rsid w:val="00C464C0"/>
    <w:rsid w:val="00C4667C"/>
    <w:rsid w:val="00C46723"/>
    <w:rsid w:val="00C46741"/>
    <w:rsid w:val="00C4674D"/>
    <w:rsid w:val="00C467A8"/>
    <w:rsid w:val="00C469FC"/>
    <w:rsid w:val="00C46C9A"/>
    <w:rsid w:val="00C46FFA"/>
    <w:rsid w:val="00C47B3D"/>
    <w:rsid w:val="00C47CB4"/>
    <w:rsid w:val="00C47D31"/>
    <w:rsid w:val="00C47EE5"/>
    <w:rsid w:val="00C50249"/>
    <w:rsid w:val="00C504AB"/>
    <w:rsid w:val="00C504D2"/>
    <w:rsid w:val="00C505DC"/>
    <w:rsid w:val="00C508CA"/>
    <w:rsid w:val="00C50B9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214F"/>
    <w:rsid w:val="00C621EC"/>
    <w:rsid w:val="00C62456"/>
    <w:rsid w:val="00C62491"/>
    <w:rsid w:val="00C62526"/>
    <w:rsid w:val="00C62606"/>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F1"/>
    <w:rsid w:val="00C73B8B"/>
    <w:rsid w:val="00C73F46"/>
    <w:rsid w:val="00C74594"/>
    <w:rsid w:val="00C74898"/>
    <w:rsid w:val="00C74CB9"/>
    <w:rsid w:val="00C74CC5"/>
    <w:rsid w:val="00C74D2D"/>
    <w:rsid w:val="00C754A4"/>
    <w:rsid w:val="00C7553E"/>
    <w:rsid w:val="00C75643"/>
    <w:rsid w:val="00C75709"/>
    <w:rsid w:val="00C75960"/>
    <w:rsid w:val="00C75EA5"/>
    <w:rsid w:val="00C7601A"/>
    <w:rsid w:val="00C76433"/>
    <w:rsid w:val="00C7643D"/>
    <w:rsid w:val="00C7649C"/>
    <w:rsid w:val="00C76586"/>
    <w:rsid w:val="00C76C3E"/>
    <w:rsid w:val="00C76CC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825"/>
    <w:rsid w:val="00C82AC0"/>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F23"/>
    <w:rsid w:val="00C9203A"/>
    <w:rsid w:val="00C9270B"/>
    <w:rsid w:val="00C92795"/>
    <w:rsid w:val="00C9282D"/>
    <w:rsid w:val="00C928F9"/>
    <w:rsid w:val="00C92AFE"/>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3D6"/>
    <w:rsid w:val="00C976B5"/>
    <w:rsid w:val="00C97956"/>
    <w:rsid w:val="00C979A6"/>
    <w:rsid w:val="00CA0381"/>
    <w:rsid w:val="00CA03AF"/>
    <w:rsid w:val="00CA072C"/>
    <w:rsid w:val="00CA07A9"/>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E04"/>
    <w:rsid w:val="00CA746C"/>
    <w:rsid w:val="00CA74F7"/>
    <w:rsid w:val="00CA7697"/>
    <w:rsid w:val="00CA7B8B"/>
    <w:rsid w:val="00CB0128"/>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3A6"/>
    <w:rsid w:val="00CB4777"/>
    <w:rsid w:val="00CB4B3B"/>
    <w:rsid w:val="00CB5117"/>
    <w:rsid w:val="00CB5590"/>
    <w:rsid w:val="00CB59EB"/>
    <w:rsid w:val="00CB5A12"/>
    <w:rsid w:val="00CB5B22"/>
    <w:rsid w:val="00CB5F42"/>
    <w:rsid w:val="00CB5F4A"/>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4B0"/>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4FFA"/>
    <w:rsid w:val="00CC5361"/>
    <w:rsid w:val="00CC5661"/>
    <w:rsid w:val="00CC649E"/>
    <w:rsid w:val="00CC67B5"/>
    <w:rsid w:val="00CC6837"/>
    <w:rsid w:val="00CC69D9"/>
    <w:rsid w:val="00CC6A90"/>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041"/>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68"/>
    <w:rsid w:val="00CE2FFE"/>
    <w:rsid w:val="00CE304F"/>
    <w:rsid w:val="00CE3054"/>
    <w:rsid w:val="00CE3267"/>
    <w:rsid w:val="00CE3518"/>
    <w:rsid w:val="00CE39E7"/>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D42"/>
    <w:rsid w:val="00CF3749"/>
    <w:rsid w:val="00CF3F81"/>
    <w:rsid w:val="00CF40D3"/>
    <w:rsid w:val="00CF4376"/>
    <w:rsid w:val="00CF44BE"/>
    <w:rsid w:val="00CF4AED"/>
    <w:rsid w:val="00CF4F95"/>
    <w:rsid w:val="00CF56FF"/>
    <w:rsid w:val="00CF5868"/>
    <w:rsid w:val="00CF5D09"/>
    <w:rsid w:val="00CF5D18"/>
    <w:rsid w:val="00CF63FE"/>
    <w:rsid w:val="00CF6DBA"/>
    <w:rsid w:val="00CF795C"/>
    <w:rsid w:val="00CF7B03"/>
    <w:rsid w:val="00D00008"/>
    <w:rsid w:val="00D00A06"/>
    <w:rsid w:val="00D00E8A"/>
    <w:rsid w:val="00D010E2"/>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026"/>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388E"/>
    <w:rsid w:val="00D2446D"/>
    <w:rsid w:val="00D2491D"/>
    <w:rsid w:val="00D24993"/>
    <w:rsid w:val="00D24B31"/>
    <w:rsid w:val="00D24B8B"/>
    <w:rsid w:val="00D24BE7"/>
    <w:rsid w:val="00D24D32"/>
    <w:rsid w:val="00D24D5A"/>
    <w:rsid w:val="00D251F6"/>
    <w:rsid w:val="00D25589"/>
    <w:rsid w:val="00D25644"/>
    <w:rsid w:val="00D258A3"/>
    <w:rsid w:val="00D258FE"/>
    <w:rsid w:val="00D25B5A"/>
    <w:rsid w:val="00D25BA1"/>
    <w:rsid w:val="00D25F47"/>
    <w:rsid w:val="00D26401"/>
    <w:rsid w:val="00D2647B"/>
    <w:rsid w:val="00D265A1"/>
    <w:rsid w:val="00D2683C"/>
    <w:rsid w:val="00D26922"/>
    <w:rsid w:val="00D27407"/>
    <w:rsid w:val="00D27566"/>
    <w:rsid w:val="00D27629"/>
    <w:rsid w:val="00D27F68"/>
    <w:rsid w:val="00D301DE"/>
    <w:rsid w:val="00D304B1"/>
    <w:rsid w:val="00D305D0"/>
    <w:rsid w:val="00D30D9B"/>
    <w:rsid w:val="00D30E00"/>
    <w:rsid w:val="00D3100C"/>
    <w:rsid w:val="00D31220"/>
    <w:rsid w:val="00D312B5"/>
    <w:rsid w:val="00D31B9B"/>
    <w:rsid w:val="00D31ED7"/>
    <w:rsid w:val="00D321BC"/>
    <w:rsid w:val="00D32548"/>
    <w:rsid w:val="00D3257B"/>
    <w:rsid w:val="00D32BDE"/>
    <w:rsid w:val="00D32C1C"/>
    <w:rsid w:val="00D336AB"/>
    <w:rsid w:val="00D33F67"/>
    <w:rsid w:val="00D344DE"/>
    <w:rsid w:val="00D34694"/>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8DC"/>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5F5"/>
    <w:rsid w:val="00D50A30"/>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925"/>
    <w:rsid w:val="00D559A8"/>
    <w:rsid w:val="00D55C29"/>
    <w:rsid w:val="00D56003"/>
    <w:rsid w:val="00D560A3"/>
    <w:rsid w:val="00D5674F"/>
    <w:rsid w:val="00D56A6E"/>
    <w:rsid w:val="00D56D1B"/>
    <w:rsid w:val="00D570C6"/>
    <w:rsid w:val="00D57134"/>
    <w:rsid w:val="00D574EC"/>
    <w:rsid w:val="00D57940"/>
    <w:rsid w:val="00D579F4"/>
    <w:rsid w:val="00D57D24"/>
    <w:rsid w:val="00D6002D"/>
    <w:rsid w:val="00D600FD"/>
    <w:rsid w:val="00D603D0"/>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B75"/>
    <w:rsid w:val="00D67EFE"/>
    <w:rsid w:val="00D7010B"/>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DE0"/>
    <w:rsid w:val="00D84197"/>
    <w:rsid w:val="00D842B9"/>
    <w:rsid w:val="00D845A8"/>
    <w:rsid w:val="00D84743"/>
    <w:rsid w:val="00D84838"/>
    <w:rsid w:val="00D849FE"/>
    <w:rsid w:val="00D84A2E"/>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B4"/>
    <w:rsid w:val="00D87AC7"/>
    <w:rsid w:val="00D87CB4"/>
    <w:rsid w:val="00D9015A"/>
    <w:rsid w:val="00D901CC"/>
    <w:rsid w:val="00D90257"/>
    <w:rsid w:val="00D90775"/>
    <w:rsid w:val="00D90885"/>
    <w:rsid w:val="00D90916"/>
    <w:rsid w:val="00D90C69"/>
    <w:rsid w:val="00D90C70"/>
    <w:rsid w:val="00D90E7B"/>
    <w:rsid w:val="00D90FA9"/>
    <w:rsid w:val="00D9152E"/>
    <w:rsid w:val="00D91957"/>
    <w:rsid w:val="00D91CB0"/>
    <w:rsid w:val="00D92000"/>
    <w:rsid w:val="00D92185"/>
    <w:rsid w:val="00D92587"/>
    <w:rsid w:val="00D926F1"/>
    <w:rsid w:val="00D92D4E"/>
    <w:rsid w:val="00D93309"/>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074"/>
    <w:rsid w:val="00DB21C5"/>
    <w:rsid w:val="00DB253A"/>
    <w:rsid w:val="00DB2AA1"/>
    <w:rsid w:val="00DB2B39"/>
    <w:rsid w:val="00DB2CC3"/>
    <w:rsid w:val="00DB2F02"/>
    <w:rsid w:val="00DB33FB"/>
    <w:rsid w:val="00DB349E"/>
    <w:rsid w:val="00DB361C"/>
    <w:rsid w:val="00DB3CAE"/>
    <w:rsid w:val="00DB3E30"/>
    <w:rsid w:val="00DB41D4"/>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2317"/>
    <w:rsid w:val="00DC2CDA"/>
    <w:rsid w:val="00DC2F6D"/>
    <w:rsid w:val="00DC3144"/>
    <w:rsid w:val="00DC334A"/>
    <w:rsid w:val="00DC3629"/>
    <w:rsid w:val="00DC3A01"/>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36"/>
    <w:rsid w:val="00DC7C53"/>
    <w:rsid w:val="00DC7D38"/>
    <w:rsid w:val="00DD02A2"/>
    <w:rsid w:val="00DD0350"/>
    <w:rsid w:val="00DD0674"/>
    <w:rsid w:val="00DD0F41"/>
    <w:rsid w:val="00DD0F9C"/>
    <w:rsid w:val="00DD1258"/>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203"/>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ABF"/>
    <w:rsid w:val="00DE0D8B"/>
    <w:rsid w:val="00DE0E39"/>
    <w:rsid w:val="00DE1151"/>
    <w:rsid w:val="00DE1F31"/>
    <w:rsid w:val="00DE2983"/>
    <w:rsid w:val="00DE2C3F"/>
    <w:rsid w:val="00DE321D"/>
    <w:rsid w:val="00DE343E"/>
    <w:rsid w:val="00DE4047"/>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1C"/>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FD1"/>
    <w:rsid w:val="00DF60B5"/>
    <w:rsid w:val="00DF7001"/>
    <w:rsid w:val="00DF77C3"/>
    <w:rsid w:val="00DF7F9F"/>
    <w:rsid w:val="00E006F3"/>
    <w:rsid w:val="00E00A17"/>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8B9"/>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5E1"/>
    <w:rsid w:val="00E337DF"/>
    <w:rsid w:val="00E337FC"/>
    <w:rsid w:val="00E33CE2"/>
    <w:rsid w:val="00E33F63"/>
    <w:rsid w:val="00E34249"/>
    <w:rsid w:val="00E34298"/>
    <w:rsid w:val="00E34782"/>
    <w:rsid w:val="00E34D5A"/>
    <w:rsid w:val="00E34D88"/>
    <w:rsid w:val="00E3514A"/>
    <w:rsid w:val="00E352D7"/>
    <w:rsid w:val="00E3542B"/>
    <w:rsid w:val="00E358AE"/>
    <w:rsid w:val="00E35E1F"/>
    <w:rsid w:val="00E35F36"/>
    <w:rsid w:val="00E362C0"/>
    <w:rsid w:val="00E365FB"/>
    <w:rsid w:val="00E36AE2"/>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C8A"/>
    <w:rsid w:val="00E46DAA"/>
    <w:rsid w:val="00E46DCE"/>
    <w:rsid w:val="00E476CB"/>
    <w:rsid w:val="00E47BC1"/>
    <w:rsid w:val="00E47D10"/>
    <w:rsid w:val="00E47E4C"/>
    <w:rsid w:val="00E50013"/>
    <w:rsid w:val="00E500C2"/>
    <w:rsid w:val="00E50413"/>
    <w:rsid w:val="00E51074"/>
    <w:rsid w:val="00E5120D"/>
    <w:rsid w:val="00E5125A"/>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120"/>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239"/>
    <w:rsid w:val="00E6793C"/>
    <w:rsid w:val="00E67CD7"/>
    <w:rsid w:val="00E7025F"/>
    <w:rsid w:val="00E70305"/>
    <w:rsid w:val="00E70422"/>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0C0"/>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3D5"/>
    <w:rsid w:val="00E915C6"/>
    <w:rsid w:val="00E9161D"/>
    <w:rsid w:val="00E91760"/>
    <w:rsid w:val="00E91815"/>
    <w:rsid w:val="00E92357"/>
    <w:rsid w:val="00E92475"/>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B27"/>
    <w:rsid w:val="00EA1C58"/>
    <w:rsid w:val="00EA1D5F"/>
    <w:rsid w:val="00EA22BE"/>
    <w:rsid w:val="00EA267B"/>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6D9"/>
    <w:rsid w:val="00EA6F8A"/>
    <w:rsid w:val="00EA7318"/>
    <w:rsid w:val="00EA762D"/>
    <w:rsid w:val="00EA76B5"/>
    <w:rsid w:val="00EA7C7A"/>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347"/>
    <w:rsid w:val="00EB58F4"/>
    <w:rsid w:val="00EB5CB4"/>
    <w:rsid w:val="00EB5D69"/>
    <w:rsid w:val="00EB63DB"/>
    <w:rsid w:val="00EB64DD"/>
    <w:rsid w:val="00EB69AB"/>
    <w:rsid w:val="00EB6B39"/>
    <w:rsid w:val="00EB6C37"/>
    <w:rsid w:val="00EB6DF1"/>
    <w:rsid w:val="00EB73A0"/>
    <w:rsid w:val="00EB75A9"/>
    <w:rsid w:val="00EB7B7F"/>
    <w:rsid w:val="00EB7BFA"/>
    <w:rsid w:val="00EB7ED8"/>
    <w:rsid w:val="00EC01C5"/>
    <w:rsid w:val="00EC052F"/>
    <w:rsid w:val="00EC05E9"/>
    <w:rsid w:val="00EC08FB"/>
    <w:rsid w:val="00EC0AF7"/>
    <w:rsid w:val="00EC110B"/>
    <w:rsid w:val="00EC11FF"/>
    <w:rsid w:val="00EC12CC"/>
    <w:rsid w:val="00EC1855"/>
    <w:rsid w:val="00EC1A87"/>
    <w:rsid w:val="00EC1D76"/>
    <w:rsid w:val="00EC1F41"/>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2AA"/>
    <w:rsid w:val="00EC4656"/>
    <w:rsid w:val="00EC4CDB"/>
    <w:rsid w:val="00EC4CFD"/>
    <w:rsid w:val="00EC5148"/>
    <w:rsid w:val="00EC525E"/>
    <w:rsid w:val="00EC555B"/>
    <w:rsid w:val="00EC576F"/>
    <w:rsid w:val="00EC5886"/>
    <w:rsid w:val="00EC5A05"/>
    <w:rsid w:val="00EC5A4F"/>
    <w:rsid w:val="00EC5C86"/>
    <w:rsid w:val="00EC5D8E"/>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9BB"/>
    <w:rsid w:val="00ED0A01"/>
    <w:rsid w:val="00ED0A27"/>
    <w:rsid w:val="00ED0CC0"/>
    <w:rsid w:val="00ED1393"/>
    <w:rsid w:val="00ED1995"/>
    <w:rsid w:val="00ED29CD"/>
    <w:rsid w:val="00ED29DB"/>
    <w:rsid w:val="00ED2F76"/>
    <w:rsid w:val="00ED3018"/>
    <w:rsid w:val="00ED3400"/>
    <w:rsid w:val="00ED3450"/>
    <w:rsid w:val="00ED367A"/>
    <w:rsid w:val="00ED38C9"/>
    <w:rsid w:val="00ED3B12"/>
    <w:rsid w:val="00ED4198"/>
    <w:rsid w:val="00ED4220"/>
    <w:rsid w:val="00ED44BC"/>
    <w:rsid w:val="00ED454D"/>
    <w:rsid w:val="00ED4608"/>
    <w:rsid w:val="00ED460F"/>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D7F05"/>
    <w:rsid w:val="00EE01C5"/>
    <w:rsid w:val="00EE0329"/>
    <w:rsid w:val="00EE0A96"/>
    <w:rsid w:val="00EE109C"/>
    <w:rsid w:val="00EE1144"/>
    <w:rsid w:val="00EE1166"/>
    <w:rsid w:val="00EE127C"/>
    <w:rsid w:val="00EE19AE"/>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EB3"/>
    <w:rsid w:val="00EF02B2"/>
    <w:rsid w:val="00EF04BE"/>
    <w:rsid w:val="00EF064A"/>
    <w:rsid w:val="00EF06A9"/>
    <w:rsid w:val="00EF0724"/>
    <w:rsid w:val="00EF0EB3"/>
    <w:rsid w:val="00EF10A6"/>
    <w:rsid w:val="00EF146A"/>
    <w:rsid w:val="00EF1F35"/>
    <w:rsid w:val="00EF2725"/>
    <w:rsid w:val="00EF3107"/>
    <w:rsid w:val="00EF3205"/>
    <w:rsid w:val="00EF33FD"/>
    <w:rsid w:val="00EF3466"/>
    <w:rsid w:val="00EF3949"/>
    <w:rsid w:val="00EF397F"/>
    <w:rsid w:val="00EF3AA2"/>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58A"/>
    <w:rsid w:val="00EF769C"/>
    <w:rsid w:val="00EF79E5"/>
    <w:rsid w:val="00EF7B10"/>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D34"/>
    <w:rsid w:val="00F0709F"/>
    <w:rsid w:val="00F07460"/>
    <w:rsid w:val="00F074E6"/>
    <w:rsid w:val="00F07666"/>
    <w:rsid w:val="00F07879"/>
    <w:rsid w:val="00F07AB6"/>
    <w:rsid w:val="00F07D4F"/>
    <w:rsid w:val="00F10029"/>
    <w:rsid w:val="00F10529"/>
    <w:rsid w:val="00F10553"/>
    <w:rsid w:val="00F10B8F"/>
    <w:rsid w:val="00F10D2B"/>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B56"/>
    <w:rsid w:val="00F13E79"/>
    <w:rsid w:val="00F14714"/>
    <w:rsid w:val="00F14A29"/>
    <w:rsid w:val="00F14E9E"/>
    <w:rsid w:val="00F1511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A5B"/>
    <w:rsid w:val="00F44B75"/>
    <w:rsid w:val="00F45B15"/>
    <w:rsid w:val="00F45CAD"/>
    <w:rsid w:val="00F45D4B"/>
    <w:rsid w:val="00F46401"/>
    <w:rsid w:val="00F46980"/>
    <w:rsid w:val="00F46D40"/>
    <w:rsid w:val="00F46E53"/>
    <w:rsid w:val="00F471DF"/>
    <w:rsid w:val="00F50BA2"/>
    <w:rsid w:val="00F50D4B"/>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A9E"/>
    <w:rsid w:val="00F560D9"/>
    <w:rsid w:val="00F56217"/>
    <w:rsid w:val="00F56721"/>
    <w:rsid w:val="00F568A2"/>
    <w:rsid w:val="00F5691B"/>
    <w:rsid w:val="00F56FBA"/>
    <w:rsid w:val="00F5736E"/>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C0A"/>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245"/>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41"/>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14D"/>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55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3FE"/>
    <w:rsid w:val="00FD34A0"/>
    <w:rsid w:val="00FD3526"/>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748"/>
    <w:rsid w:val="00FD7947"/>
    <w:rsid w:val="00FD7D0B"/>
    <w:rsid w:val="00FD7E17"/>
    <w:rsid w:val="00FE0190"/>
    <w:rsid w:val="00FE07E0"/>
    <w:rsid w:val="00FE08B5"/>
    <w:rsid w:val="00FE0C48"/>
    <w:rsid w:val="00FE0DC0"/>
    <w:rsid w:val="00FE0DCB"/>
    <w:rsid w:val="00FE0EA3"/>
    <w:rsid w:val="00FE1163"/>
    <w:rsid w:val="00FE1506"/>
    <w:rsid w:val="00FE163C"/>
    <w:rsid w:val="00FE179A"/>
    <w:rsid w:val="00FE1A8B"/>
    <w:rsid w:val="00FE1E95"/>
    <w:rsid w:val="00FE21DA"/>
    <w:rsid w:val="00FE24A0"/>
    <w:rsid w:val="00FE2604"/>
    <w:rsid w:val="00FE287E"/>
    <w:rsid w:val="00FE28BF"/>
    <w:rsid w:val="00FE2996"/>
    <w:rsid w:val="00FE2A32"/>
    <w:rsid w:val="00FE2E53"/>
    <w:rsid w:val="00FE30A3"/>
    <w:rsid w:val="00FE3283"/>
    <w:rsid w:val="00FE36F3"/>
    <w:rsid w:val="00FE37CB"/>
    <w:rsid w:val="00FE3BC9"/>
    <w:rsid w:val="00FE3E19"/>
    <w:rsid w:val="00FE40E7"/>
    <w:rsid w:val="00FE41E1"/>
    <w:rsid w:val="00FE41F1"/>
    <w:rsid w:val="00FE4E8A"/>
    <w:rsid w:val="00FE5022"/>
    <w:rsid w:val="00FE574A"/>
    <w:rsid w:val="00FE57F0"/>
    <w:rsid w:val="00FE5D68"/>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31">
    <w:name w:val="toc 3"/>
    <w:basedOn w:val="a2"/>
    <w:next w:val="a2"/>
    <w:autoRedefine/>
    <w:uiPriority w:val="39"/>
    <w:unhideWhenUsed/>
    <w:rsid w:val="00890064"/>
    <w:pPr>
      <w:ind w:leftChars="400" w:left="84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12">
    <w:name w:val="toc 1"/>
    <w:basedOn w:val="a2"/>
    <w:next w:val="a2"/>
    <w:autoRedefine/>
    <w:uiPriority w:val="39"/>
    <w:unhideWhenUsed/>
    <w:rsid w:val="0076281B"/>
    <w:pPr>
      <w:tabs>
        <w:tab w:val="right" w:leader="dot" w:pos="8296"/>
      </w:tabs>
      <w:jc w:val="center"/>
    </w:pPr>
    <w:rPr>
      <w:rFonts w:eastAsia="黑体"/>
      <w:sz w:val="28"/>
    </w:rPr>
  </w:style>
  <w:style w:type="paragraph" w:styleId="21">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2">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customStyle="1" w:styleId="UnresolvedMention">
    <w:name w:val="Unresolved Mention"/>
    <w:basedOn w:val="a3"/>
    <w:uiPriority w:val="99"/>
    <w:semiHidden/>
    <w:unhideWhenUsed/>
    <w:rsid w:val="00471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0" w:usb1="00000000" w:usb2="00000010" w:usb3="00000000" w:csb0="000401FF" w:csb1="00000000"/>
  </w:font>
  <w:font w:name="Times New Roman (正文 CS 字体)">
    <w:panose1 w:val="00000000000000000000"/>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0070">
    <w:altName w:val="Cambri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revisionView w:insDel="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3C47"/>
    <w:rsid w:val="005F3C47"/>
    <w:rsid w:val="00E756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5F3C4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D648-6F5E-4E90-A608-24B192538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55</Pages>
  <Words>14454</Words>
  <Characters>82392</Characters>
  <Application>Microsoft Office Word</Application>
  <DocSecurity>0</DocSecurity>
  <Lines>686</Lines>
  <Paragraphs>193</Paragraphs>
  <ScaleCrop>false</ScaleCrop>
  <Company/>
  <LinksUpToDate>false</LinksUpToDate>
  <CharactersWithSpaces>96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lzl就这呵呵</cp:lastModifiedBy>
  <cp:revision>1169</cp:revision>
  <cp:lastPrinted>2023-04-25T01:14:00Z</cp:lastPrinted>
  <dcterms:created xsi:type="dcterms:W3CDTF">2023-04-25T01:14:00Z</dcterms:created>
  <dcterms:modified xsi:type="dcterms:W3CDTF">2023-04-28T00:57:00Z</dcterms:modified>
</cp:coreProperties>
</file>